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CE48D8">
          <w:pPr>
            <w:pStyle w:val="TOC2"/>
            <w:tabs>
              <w:tab w:val="right" w:leader="dot" w:pos="9016"/>
            </w:tabs>
            <w:rPr>
              <w:rFonts w:eastAsiaTheme="minorEastAsia"/>
              <w:noProof/>
              <w:lang w:eastAsia="en-GB"/>
            </w:rPr>
          </w:pPr>
          <w:hyperlink w:anchor="_Toc50829344" w:history="1">
            <w:r w:rsidRPr="001F6B4D">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50829344 \h </w:instrText>
            </w:r>
            <w:r>
              <w:rPr>
                <w:noProof/>
                <w:webHidden/>
              </w:rPr>
            </w:r>
            <w:r>
              <w:rPr>
                <w:noProof/>
                <w:webHidden/>
              </w:rPr>
              <w:fldChar w:fldCharType="separate"/>
            </w:r>
            <w:r>
              <w:rPr>
                <w:noProof/>
                <w:webHidden/>
              </w:rPr>
              <w:t>4</w:t>
            </w:r>
            <w:r>
              <w:rPr>
                <w:noProof/>
                <w:webHidden/>
              </w:rPr>
              <w:fldChar w:fldCharType="end"/>
            </w:r>
          </w:hyperlink>
        </w:p>
        <w:p w14:paraId="2BE489AC" w14:textId="2863C810" w:rsidR="00CE48D8" w:rsidRDefault="00CE48D8">
          <w:pPr>
            <w:pStyle w:val="TOC2"/>
            <w:tabs>
              <w:tab w:val="right" w:leader="dot" w:pos="9016"/>
            </w:tabs>
            <w:rPr>
              <w:rFonts w:eastAsiaTheme="minorEastAsia"/>
              <w:noProof/>
              <w:lang w:eastAsia="en-GB"/>
            </w:rPr>
          </w:pPr>
          <w:hyperlink w:anchor="_Toc50829345" w:history="1">
            <w:r w:rsidRPr="001F6B4D">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50829345 \h </w:instrText>
            </w:r>
            <w:r>
              <w:rPr>
                <w:noProof/>
                <w:webHidden/>
              </w:rPr>
            </w:r>
            <w:r>
              <w:rPr>
                <w:noProof/>
                <w:webHidden/>
              </w:rPr>
              <w:fldChar w:fldCharType="separate"/>
            </w:r>
            <w:r>
              <w:rPr>
                <w:noProof/>
                <w:webHidden/>
              </w:rPr>
              <w:t>5</w:t>
            </w:r>
            <w:r>
              <w:rPr>
                <w:noProof/>
                <w:webHidden/>
              </w:rPr>
              <w:fldChar w:fldCharType="end"/>
            </w:r>
          </w:hyperlink>
        </w:p>
        <w:p w14:paraId="7982652C" w14:textId="1C14D228" w:rsidR="00CE48D8" w:rsidRDefault="00CE48D8">
          <w:pPr>
            <w:pStyle w:val="TOC2"/>
            <w:tabs>
              <w:tab w:val="right" w:leader="dot" w:pos="9016"/>
            </w:tabs>
            <w:rPr>
              <w:rFonts w:eastAsiaTheme="minorEastAsia"/>
              <w:noProof/>
              <w:lang w:eastAsia="en-GB"/>
            </w:rPr>
          </w:pPr>
          <w:hyperlink w:anchor="_Toc50829346" w:history="1">
            <w:r w:rsidRPr="001F6B4D">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50829346 \h </w:instrText>
            </w:r>
            <w:r>
              <w:rPr>
                <w:noProof/>
                <w:webHidden/>
              </w:rPr>
            </w:r>
            <w:r>
              <w:rPr>
                <w:noProof/>
                <w:webHidden/>
              </w:rPr>
              <w:fldChar w:fldCharType="separate"/>
            </w:r>
            <w:r>
              <w:rPr>
                <w:noProof/>
                <w:webHidden/>
              </w:rPr>
              <w:t>6</w:t>
            </w:r>
            <w:r>
              <w:rPr>
                <w:noProof/>
                <w:webHidden/>
              </w:rPr>
              <w:fldChar w:fldCharType="end"/>
            </w:r>
          </w:hyperlink>
        </w:p>
        <w:p w14:paraId="1A703316" w14:textId="103559F1" w:rsidR="00CE48D8" w:rsidRDefault="00CE48D8">
          <w:pPr>
            <w:pStyle w:val="TOC1"/>
            <w:tabs>
              <w:tab w:val="right" w:leader="dot" w:pos="9016"/>
            </w:tabs>
            <w:spacing w:before="240"/>
            <w:rPr>
              <w:rFonts w:eastAsiaTheme="minorEastAsia"/>
              <w:noProof/>
              <w:lang w:eastAsia="en-GB"/>
            </w:rPr>
          </w:pPr>
          <w:hyperlink w:anchor="_Toc50829347" w:history="1">
            <w:r w:rsidRPr="001F6B4D">
              <w:rPr>
                <w:rStyle w:val="Hyperlink"/>
                <w:noProof/>
              </w:rPr>
              <w:t>Data overview</w:t>
            </w:r>
            <w:r>
              <w:rPr>
                <w:noProof/>
                <w:webHidden/>
              </w:rPr>
              <w:tab/>
            </w:r>
            <w:r>
              <w:rPr>
                <w:noProof/>
                <w:webHidden/>
              </w:rPr>
              <w:fldChar w:fldCharType="begin"/>
            </w:r>
            <w:r>
              <w:rPr>
                <w:noProof/>
                <w:webHidden/>
              </w:rPr>
              <w:instrText xml:space="preserve"> PAGEREF _Toc50829347 \h </w:instrText>
            </w:r>
            <w:r>
              <w:rPr>
                <w:noProof/>
                <w:webHidden/>
              </w:rPr>
            </w:r>
            <w:r>
              <w:rPr>
                <w:noProof/>
                <w:webHidden/>
              </w:rPr>
              <w:fldChar w:fldCharType="separate"/>
            </w:r>
            <w:r>
              <w:rPr>
                <w:noProof/>
                <w:webHidden/>
              </w:rPr>
              <w:t>12</w:t>
            </w:r>
            <w:r>
              <w:rPr>
                <w:noProof/>
                <w:webHidden/>
              </w:rPr>
              <w:fldChar w:fldCharType="end"/>
            </w:r>
          </w:hyperlink>
        </w:p>
        <w:p w14:paraId="5D648E42" w14:textId="42263CD9" w:rsidR="00CE48D8" w:rsidRDefault="00CE48D8">
          <w:pPr>
            <w:pStyle w:val="TOC2"/>
            <w:tabs>
              <w:tab w:val="right" w:leader="dot" w:pos="9016"/>
            </w:tabs>
            <w:rPr>
              <w:rFonts w:eastAsiaTheme="minorEastAsia"/>
              <w:noProof/>
              <w:lang w:eastAsia="en-GB"/>
            </w:rPr>
          </w:pPr>
          <w:hyperlink w:anchor="_Toc50829348" w:history="1">
            <w:r w:rsidRPr="001F6B4D">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50829348 \h </w:instrText>
            </w:r>
            <w:r>
              <w:rPr>
                <w:noProof/>
                <w:webHidden/>
              </w:rPr>
            </w:r>
            <w:r>
              <w:rPr>
                <w:noProof/>
                <w:webHidden/>
              </w:rPr>
              <w:fldChar w:fldCharType="separate"/>
            </w:r>
            <w:r>
              <w:rPr>
                <w:noProof/>
                <w:webHidden/>
              </w:rPr>
              <w:t>12</w:t>
            </w:r>
            <w:r>
              <w:rPr>
                <w:noProof/>
                <w:webHidden/>
              </w:rPr>
              <w:fldChar w:fldCharType="end"/>
            </w:r>
          </w:hyperlink>
        </w:p>
        <w:p w14:paraId="75B26DD0" w14:textId="2F4545BE" w:rsidR="00CE48D8" w:rsidRDefault="00CE48D8">
          <w:pPr>
            <w:pStyle w:val="TOC2"/>
            <w:tabs>
              <w:tab w:val="right" w:leader="dot" w:pos="9016"/>
            </w:tabs>
            <w:rPr>
              <w:rFonts w:eastAsiaTheme="minorEastAsia"/>
              <w:noProof/>
              <w:lang w:eastAsia="en-GB"/>
            </w:rPr>
          </w:pPr>
          <w:hyperlink w:anchor="_Toc50829349" w:history="1">
            <w:r w:rsidRPr="001F6B4D">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50829349 \h </w:instrText>
            </w:r>
            <w:r>
              <w:rPr>
                <w:noProof/>
                <w:webHidden/>
              </w:rPr>
            </w:r>
            <w:r>
              <w:rPr>
                <w:noProof/>
                <w:webHidden/>
              </w:rPr>
              <w:fldChar w:fldCharType="separate"/>
            </w:r>
            <w:r>
              <w:rPr>
                <w:noProof/>
                <w:webHidden/>
              </w:rPr>
              <w:t>16</w:t>
            </w:r>
            <w:r>
              <w:rPr>
                <w:noProof/>
                <w:webHidden/>
              </w:rPr>
              <w:fldChar w:fldCharType="end"/>
            </w:r>
          </w:hyperlink>
        </w:p>
        <w:p w14:paraId="592BBDB8" w14:textId="0BA812B6" w:rsidR="00CE48D8" w:rsidRDefault="00CE48D8">
          <w:pPr>
            <w:pStyle w:val="TOC1"/>
            <w:tabs>
              <w:tab w:val="right" w:leader="dot" w:pos="9016"/>
            </w:tabs>
            <w:spacing w:before="240"/>
            <w:rPr>
              <w:rFonts w:eastAsiaTheme="minorEastAsia"/>
              <w:noProof/>
              <w:lang w:eastAsia="en-GB"/>
            </w:rPr>
          </w:pPr>
          <w:hyperlink w:anchor="_Toc50829350" w:history="1">
            <w:r w:rsidRPr="001F6B4D">
              <w:rPr>
                <w:rStyle w:val="Hyperlink"/>
                <w:noProof/>
              </w:rPr>
              <w:t>Supplementary analysis</w:t>
            </w:r>
            <w:r>
              <w:rPr>
                <w:noProof/>
                <w:webHidden/>
              </w:rPr>
              <w:tab/>
            </w:r>
            <w:r>
              <w:rPr>
                <w:noProof/>
                <w:webHidden/>
              </w:rPr>
              <w:fldChar w:fldCharType="begin"/>
            </w:r>
            <w:r>
              <w:rPr>
                <w:noProof/>
                <w:webHidden/>
              </w:rPr>
              <w:instrText xml:space="preserve"> PAGEREF _Toc50829350 \h </w:instrText>
            </w:r>
            <w:r>
              <w:rPr>
                <w:noProof/>
                <w:webHidden/>
              </w:rPr>
            </w:r>
            <w:r>
              <w:rPr>
                <w:noProof/>
                <w:webHidden/>
              </w:rPr>
              <w:fldChar w:fldCharType="separate"/>
            </w:r>
            <w:r>
              <w:rPr>
                <w:noProof/>
                <w:webHidden/>
              </w:rPr>
              <w:t>23</w:t>
            </w:r>
            <w:r>
              <w:rPr>
                <w:noProof/>
                <w:webHidden/>
              </w:rPr>
              <w:fldChar w:fldCharType="end"/>
            </w:r>
          </w:hyperlink>
        </w:p>
        <w:p w14:paraId="7E1A311A" w14:textId="546C4B7E" w:rsidR="00CE48D8" w:rsidRDefault="00CE48D8">
          <w:pPr>
            <w:pStyle w:val="TOC1"/>
            <w:tabs>
              <w:tab w:val="right" w:leader="dot" w:pos="9016"/>
            </w:tabs>
            <w:spacing w:before="240"/>
            <w:rPr>
              <w:rFonts w:eastAsiaTheme="minorEastAsia"/>
              <w:noProof/>
              <w:lang w:eastAsia="en-GB"/>
            </w:rPr>
          </w:pPr>
          <w:hyperlink w:anchor="_Toc50829351" w:history="1">
            <w:r w:rsidRPr="001F6B4D">
              <w:rPr>
                <w:rStyle w:val="Hyperlink"/>
                <w:noProof/>
              </w:rPr>
              <w:t>Model validation and fit</w:t>
            </w:r>
            <w:r>
              <w:rPr>
                <w:noProof/>
                <w:webHidden/>
              </w:rPr>
              <w:tab/>
            </w:r>
            <w:r>
              <w:rPr>
                <w:noProof/>
                <w:webHidden/>
              </w:rPr>
              <w:fldChar w:fldCharType="begin"/>
            </w:r>
            <w:r>
              <w:rPr>
                <w:noProof/>
                <w:webHidden/>
              </w:rPr>
              <w:instrText xml:space="preserve"> PAGEREF _Toc50829351 \h </w:instrText>
            </w:r>
            <w:r>
              <w:rPr>
                <w:noProof/>
                <w:webHidden/>
              </w:rPr>
            </w:r>
            <w:r>
              <w:rPr>
                <w:noProof/>
                <w:webHidden/>
              </w:rPr>
              <w:fldChar w:fldCharType="separate"/>
            </w:r>
            <w:r>
              <w:rPr>
                <w:noProof/>
                <w:webHidden/>
              </w:rPr>
              <w:t>30</w:t>
            </w:r>
            <w:r>
              <w:rPr>
                <w:noProof/>
                <w:webHidden/>
              </w:rPr>
              <w:fldChar w:fldCharType="end"/>
            </w:r>
          </w:hyperlink>
        </w:p>
        <w:p w14:paraId="4DDABCEA" w14:textId="0148FFB0" w:rsidR="00CE48D8" w:rsidRDefault="00CE48D8">
          <w:pPr>
            <w:pStyle w:val="TOC2"/>
            <w:tabs>
              <w:tab w:val="right" w:leader="dot" w:pos="9016"/>
            </w:tabs>
            <w:rPr>
              <w:rFonts w:eastAsiaTheme="minorEastAsia"/>
              <w:noProof/>
              <w:lang w:eastAsia="en-GB"/>
            </w:rPr>
          </w:pPr>
          <w:hyperlink w:anchor="_Toc50829352" w:history="1">
            <w:r w:rsidRPr="001F6B4D">
              <w:rPr>
                <w:rStyle w:val="Hyperlink"/>
                <w:rFonts w:cstheme="minorHAnsi"/>
                <w:i/>
                <w:iCs/>
                <w:noProof/>
              </w:rPr>
              <w:t>Growth rate</w:t>
            </w:r>
            <w:r>
              <w:rPr>
                <w:noProof/>
                <w:webHidden/>
              </w:rPr>
              <w:tab/>
            </w:r>
            <w:r>
              <w:rPr>
                <w:noProof/>
                <w:webHidden/>
              </w:rPr>
              <w:fldChar w:fldCharType="begin"/>
            </w:r>
            <w:r>
              <w:rPr>
                <w:noProof/>
                <w:webHidden/>
              </w:rPr>
              <w:instrText xml:space="preserve"> PAGEREF _Toc50829352 \h </w:instrText>
            </w:r>
            <w:r>
              <w:rPr>
                <w:noProof/>
                <w:webHidden/>
              </w:rPr>
            </w:r>
            <w:r>
              <w:rPr>
                <w:noProof/>
                <w:webHidden/>
              </w:rPr>
              <w:fldChar w:fldCharType="separate"/>
            </w:r>
            <w:r>
              <w:rPr>
                <w:noProof/>
                <w:webHidden/>
              </w:rPr>
              <w:t>30</w:t>
            </w:r>
            <w:r>
              <w:rPr>
                <w:noProof/>
                <w:webHidden/>
              </w:rPr>
              <w:fldChar w:fldCharType="end"/>
            </w:r>
          </w:hyperlink>
        </w:p>
        <w:p w14:paraId="5B8E2A42" w14:textId="5C4C9B30" w:rsidR="00CE48D8" w:rsidRDefault="00CE48D8">
          <w:pPr>
            <w:pStyle w:val="TOC2"/>
            <w:tabs>
              <w:tab w:val="right" w:leader="dot" w:pos="9016"/>
            </w:tabs>
            <w:rPr>
              <w:rFonts w:eastAsiaTheme="minorEastAsia"/>
              <w:noProof/>
              <w:lang w:eastAsia="en-GB"/>
            </w:rPr>
          </w:pPr>
          <w:hyperlink w:anchor="_Toc50829353" w:history="1">
            <w:r w:rsidRPr="001F6B4D">
              <w:rPr>
                <w:rStyle w:val="Hyperlink"/>
                <w:rFonts w:cstheme="minorHAnsi"/>
                <w:i/>
                <w:iCs/>
                <w:noProof/>
              </w:rPr>
              <w:t>Maximum consumption rate</w:t>
            </w:r>
            <w:r w:rsidRPr="001F6B4D">
              <w:rPr>
                <w:rStyle w:val="Hyperlink"/>
                <w:rFonts w:cstheme="minorHAnsi"/>
                <w:i/>
                <w:iCs/>
                <w:noProof/>
                <w:lang w:val="en-US"/>
              </w:rPr>
              <w:t xml:space="preserve"> – below peak temperatures</w:t>
            </w:r>
            <w:r>
              <w:rPr>
                <w:noProof/>
                <w:webHidden/>
              </w:rPr>
              <w:tab/>
            </w:r>
            <w:r>
              <w:rPr>
                <w:noProof/>
                <w:webHidden/>
              </w:rPr>
              <w:fldChar w:fldCharType="begin"/>
            </w:r>
            <w:r>
              <w:rPr>
                <w:noProof/>
                <w:webHidden/>
              </w:rPr>
              <w:instrText xml:space="preserve"> PAGEREF _Toc50829353 \h </w:instrText>
            </w:r>
            <w:r>
              <w:rPr>
                <w:noProof/>
                <w:webHidden/>
              </w:rPr>
            </w:r>
            <w:r>
              <w:rPr>
                <w:noProof/>
                <w:webHidden/>
              </w:rPr>
              <w:fldChar w:fldCharType="separate"/>
            </w:r>
            <w:r>
              <w:rPr>
                <w:noProof/>
                <w:webHidden/>
              </w:rPr>
              <w:t>34</w:t>
            </w:r>
            <w:r>
              <w:rPr>
                <w:noProof/>
                <w:webHidden/>
              </w:rPr>
              <w:fldChar w:fldCharType="end"/>
            </w:r>
          </w:hyperlink>
        </w:p>
        <w:p w14:paraId="77F80A3A" w14:textId="032E82DB" w:rsidR="00CE48D8" w:rsidRDefault="00CE48D8">
          <w:pPr>
            <w:pStyle w:val="TOC2"/>
            <w:tabs>
              <w:tab w:val="right" w:leader="dot" w:pos="9016"/>
            </w:tabs>
            <w:rPr>
              <w:rFonts w:eastAsiaTheme="minorEastAsia"/>
              <w:noProof/>
              <w:lang w:eastAsia="en-GB"/>
            </w:rPr>
          </w:pPr>
          <w:hyperlink w:anchor="_Toc50829354" w:history="1">
            <w:r w:rsidRPr="001F6B4D">
              <w:rPr>
                <w:rStyle w:val="Hyperlink"/>
                <w:rFonts w:cstheme="minorHAnsi"/>
                <w:i/>
                <w:iCs/>
                <w:noProof/>
              </w:rPr>
              <w:t>Maximum consumption rate</w:t>
            </w:r>
            <w:r w:rsidRPr="001F6B4D">
              <w:rPr>
                <w:rStyle w:val="Hyperlink"/>
                <w:rFonts w:cstheme="minorHAnsi"/>
                <w:i/>
                <w:iCs/>
                <w:noProof/>
                <w:lang w:val="en-US"/>
              </w:rPr>
              <w:t xml:space="preserve"> – including beyond peak temperatures</w:t>
            </w:r>
            <w:r>
              <w:rPr>
                <w:noProof/>
                <w:webHidden/>
              </w:rPr>
              <w:tab/>
            </w:r>
            <w:r>
              <w:rPr>
                <w:noProof/>
                <w:webHidden/>
              </w:rPr>
              <w:fldChar w:fldCharType="begin"/>
            </w:r>
            <w:r>
              <w:rPr>
                <w:noProof/>
                <w:webHidden/>
              </w:rPr>
              <w:instrText xml:space="preserve"> PAGEREF _Toc50829354 \h </w:instrText>
            </w:r>
            <w:r>
              <w:rPr>
                <w:noProof/>
                <w:webHidden/>
              </w:rPr>
            </w:r>
            <w:r>
              <w:rPr>
                <w:noProof/>
                <w:webHidden/>
              </w:rPr>
              <w:fldChar w:fldCharType="separate"/>
            </w:r>
            <w:r>
              <w:rPr>
                <w:noProof/>
                <w:webHidden/>
              </w:rPr>
              <w:t>38</w:t>
            </w:r>
            <w:r>
              <w:rPr>
                <w:noProof/>
                <w:webHidden/>
              </w:rPr>
              <w:fldChar w:fldCharType="end"/>
            </w:r>
          </w:hyperlink>
        </w:p>
        <w:p w14:paraId="01AD54A0" w14:textId="0AE10C9C" w:rsidR="00CE48D8" w:rsidRDefault="00CE48D8">
          <w:pPr>
            <w:pStyle w:val="TOC2"/>
            <w:tabs>
              <w:tab w:val="right" w:leader="dot" w:pos="9016"/>
            </w:tabs>
            <w:rPr>
              <w:rFonts w:eastAsiaTheme="minorEastAsia"/>
              <w:noProof/>
              <w:lang w:eastAsia="en-GB"/>
            </w:rPr>
          </w:pPr>
          <w:hyperlink w:anchor="_Toc50829355" w:history="1">
            <w:r w:rsidRPr="001F6B4D">
              <w:rPr>
                <w:rStyle w:val="Hyperlink"/>
                <w:rFonts w:cstheme="minorHAnsi"/>
                <w:i/>
                <w:iCs/>
                <w:noProof/>
              </w:rPr>
              <w:t>Metabolic rate</w:t>
            </w:r>
            <w:r>
              <w:rPr>
                <w:noProof/>
                <w:webHidden/>
              </w:rPr>
              <w:tab/>
            </w:r>
            <w:r>
              <w:rPr>
                <w:noProof/>
                <w:webHidden/>
              </w:rPr>
              <w:fldChar w:fldCharType="begin"/>
            </w:r>
            <w:r>
              <w:rPr>
                <w:noProof/>
                <w:webHidden/>
              </w:rPr>
              <w:instrText xml:space="preserve"> PAGEREF _Toc50829355 \h </w:instrText>
            </w:r>
            <w:r>
              <w:rPr>
                <w:noProof/>
                <w:webHidden/>
              </w:rPr>
            </w:r>
            <w:r>
              <w:rPr>
                <w:noProof/>
                <w:webHidden/>
              </w:rPr>
              <w:fldChar w:fldCharType="separate"/>
            </w:r>
            <w:r>
              <w:rPr>
                <w:noProof/>
                <w:webHidden/>
              </w:rPr>
              <w:t>42</w:t>
            </w:r>
            <w:r>
              <w:rPr>
                <w:noProof/>
                <w:webHidden/>
              </w:rPr>
              <w:fldChar w:fldCharType="end"/>
            </w:r>
          </w:hyperlink>
        </w:p>
        <w:p w14:paraId="719433D9" w14:textId="09F369B5" w:rsidR="00CE48D8" w:rsidRDefault="00CE48D8">
          <w:pPr>
            <w:pStyle w:val="TOC2"/>
            <w:tabs>
              <w:tab w:val="right" w:leader="dot" w:pos="9016"/>
            </w:tabs>
            <w:rPr>
              <w:rFonts w:eastAsiaTheme="minorEastAsia"/>
              <w:noProof/>
              <w:lang w:eastAsia="en-GB"/>
            </w:rPr>
          </w:pPr>
          <w:hyperlink w:anchor="_Toc50829356" w:history="1">
            <w:r w:rsidRPr="001F6B4D">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50829356 \h </w:instrText>
            </w:r>
            <w:r>
              <w:rPr>
                <w:noProof/>
                <w:webHidden/>
              </w:rPr>
            </w:r>
            <w:r>
              <w:rPr>
                <w:noProof/>
                <w:webHidden/>
              </w:rPr>
              <w:fldChar w:fldCharType="separate"/>
            </w:r>
            <w:r>
              <w:rPr>
                <w:noProof/>
                <w:webHidden/>
              </w:rPr>
              <w:t>46</w:t>
            </w:r>
            <w:r>
              <w:rPr>
                <w:noProof/>
                <w:webHidden/>
              </w:rPr>
              <w:fldChar w:fldCharType="end"/>
            </w:r>
          </w:hyperlink>
        </w:p>
        <w:p w14:paraId="5D95EEBD" w14:textId="7CC51E8A" w:rsidR="00CE48D8" w:rsidRDefault="00CE48D8">
          <w:pPr>
            <w:pStyle w:val="TOC1"/>
            <w:tabs>
              <w:tab w:val="right" w:leader="dot" w:pos="9016"/>
            </w:tabs>
            <w:spacing w:before="240"/>
            <w:rPr>
              <w:rFonts w:eastAsiaTheme="minorEastAsia"/>
              <w:noProof/>
              <w:lang w:eastAsia="en-GB"/>
            </w:rPr>
          </w:pPr>
          <w:hyperlink w:anchor="_Toc50829357" w:history="1">
            <w:r w:rsidRPr="001F6B4D">
              <w:rPr>
                <w:rStyle w:val="Hyperlink"/>
                <w:noProof/>
              </w:rPr>
              <w:t>References</w:t>
            </w:r>
            <w:r>
              <w:rPr>
                <w:noProof/>
                <w:webHidden/>
              </w:rPr>
              <w:tab/>
            </w:r>
            <w:r>
              <w:rPr>
                <w:noProof/>
                <w:webHidden/>
              </w:rPr>
              <w:fldChar w:fldCharType="begin"/>
            </w:r>
            <w:r>
              <w:rPr>
                <w:noProof/>
                <w:webHidden/>
              </w:rPr>
              <w:instrText xml:space="preserve"> PAGEREF _Toc50829357 \h </w:instrText>
            </w:r>
            <w:r>
              <w:rPr>
                <w:noProof/>
                <w:webHidden/>
              </w:rPr>
            </w:r>
            <w:r>
              <w:rPr>
                <w:noProof/>
                <w:webHidden/>
              </w:rPr>
              <w:fldChar w:fldCharType="separate"/>
            </w:r>
            <w:r>
              <w:rPr>
                <w:noProof/>
                <w:webHidden/>
              </w:rPr>
              <w:t>50</w:t>
            </w:r>
            <w:r>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50829343"/>
      <w:r w:rsidRPr="000F3C49">
        <w:lastRenderedPageBreak/>
        <w:t>Literature search</w:t>
      </w:r>
      <w:r w:rsidR="00392EF2">
        <w:t>, selection process and criteria</w:t>
      </w:r>
      <w:bookmarkEnd w:id="3"/>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rFonts w:ascii="Times New Roman" w:cs="Times New Roman"/>
          <w:lang w:val="en-GB"/>
        </w:rPr>
        <w:t xml:space="preserve">(Deslauriers </w:t>
      </w:r>
      <w:r w:rsidR="00765102" w:rsidRPr="00E22246">
        <w:rPr>
          <w:rFonts w:ascii="Times New Roman" w:cs="Times New Roman"/>
          <w:i/>
          <w:iCs/>
          <w:lang w:val="en-GB"/>
        </w:rPr>
        <w:t>et al.</w:t>
      </w:r>
      <w:r w:rsidR="00765102" w:rsidRPr="00E22246">
        <w:rPr>
          <w:rFonts w:ascii="Times New Roman" w:cs="Times New Roman"/>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4" w:author="Max Lindmark" w:date="2020-08-17T12:20:00Z"/>
          <w:rFonts w:cstheme="minorHAnsi"/>
          <w:lang w:val="en-GB"/>
        </w:rPr>
      </w:pPr>
      <w:r w:rsidRPr="00E22246">
        <w:rPr>
          <w:rFonts w:cstheme="minorHAnsi"/>
          <w:lang w:val="en-GB"/>
        </w:rPr>
        <w:t xml:space="preserve">The search terms </w:t>
      </w:r>
      <w:del w:id="5"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6" w:author="Max Lindmark" w:date="2020-08-17T12:19:00Z">
        <w:r w:rsidRPr="00E22246" w:rsidDel="00D07E00">
          <w:rPr>
            <w:rFonts w:cstheme="minorHAnsi"/>
            <w:lang w:val="en-GB"/>
          </w:rPr>
          <w:delText xml:space="preserve">in </w:delText>
        </w:r>
      </w:del>
      <w:ins w:id="7" w:author="Max Lindmark" w:date="2020-08-17T12:19:00Z">
        <w:r w:rsidR="00D07E00" w:rsidRPr="00E22246">
          <w:rPr>
            <w:rFonts w:cstheme="minorHAnsi"/>
            <w:lang w:val="en-GB"/>
          </w:rPr>
          <w:t>below for each r</w:t>
        </w:r>
      </w:ins>
      <w:ins w:id="8" w:author="Max Lindmark" w:date="2020-08-17T12:20:00Z">
        <w:r w:rsidR="00D07E00" w:rsidRPr="00E22246">
          <w:rPr>
            <w:rFonts w:cstheme="minorHAnsi"/>
            <w:lang w:val="en-GB"/>
          </w:rPr>
          <w:t>ate separately</w:t>
        </w:r>
      </w:ins>
      <w:del w:id="9"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0"/>
      <w:commentRangeStart w:id="11"/>
      <w:ins w:id="12" w:author="Max Lindmark" w:date="2020-08-17T12:20:00Z">
        <w:r w:rsidR="00D07E00" w:rsidRPr="00E22246">
          <w:rPr>
            <w:rFonts w:cstheme="minorHAnsi"/>
            <w:lang w:val="en-GB"/>
          </w:rPr>
          <w:t>.</w:t>
        </w:r>
        <w:commentRangeEnd w:id="10"/>
        <w:r w:rsidR="00D07E00" w:rsidRPr="00E22246">
          <w:rPr>
            <w:rStyle w:val="CommentReference"/>
            <w:sz w:val="24"/>
            <w:szCs w:val="24"/>
          </w:rPr>
          <w:commentReference w:id="10"/>
        </w:r>
        <w:commentRangeEnd w:id="11"/>
        <w:r w:rsidR="00D07E00" w:rsidRPr="00E22246">
          <w:rPr>
            <w:rStyle w:val="CommentReference"/>
            <w:sz w:val="24"/>
            <w:szCs w:val="24"/>
          </w:rPr>
          <w:commentReference w:id="11"/>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3"/>
        <w:commentRangeStart w:id="14"/>
        <w:commentRangeStart w:id="15"/>
        <w:r w:rsidR="00D07E00" w:rsidRPr="00E22246">
          <w:rPr>
            <w:rFonts w:cstheme="minorHAnsi"/>
            <w:lang w:val="en-GB"/>
          </w:rPr>
          <w:t xml:space="preserve">The use of additional subjects for growth and consumption reflects the lower data availability compared to metabolism. </w:t>
        </w:r>
        <w:commentRangeEnd w:id="13"/>
        <w:r w:rsidR="00D07E00" w:rsidRPr="00E22246">
          <w:rPr>
            <w:rStyle w:val="CommentReference"/>
            <w:sz w:val="24"/>
            <w:szCs w:val="24"/>
          </w:rPr>
          <w:commentReference w:id="13"/>
        </w:r>
        <w:commentRangeEnd w:id="14"/>
        <w:r w:rsidR="00D07E00" w:rsidRPr="00E22246">
          <w:rPr>
            <w:rStyle w:val="CommentReference"/>
            <w:sz w:val="24"/>
            <w:szCs w:val="24"/>
          </w:rPr>
          <w:commentReference w:id="14"/>
        </w:r>
        <w:commentRangeEnd w:id="15"/>
        <w:r w:rsidR="00D07E00" w:rsidRPr="00E22246">
          <w:rPr>
            <w:rStyle w:val="CommentReference"/>
            <w:sz w:val="24"/>
            <w:szCs w:val="24"/>
          </w:rPr>
          <w:commentReference w:id="15"/>
        </w:r>
      </w:ins>
      <w:r w:rsidRPr="00E22246">
        <w:rPr>
          <w:rFonts w:cstheme="minorHAnsi"/>
          <w:lang w:val="en-GB"/>
        </w:rPr>
        <w:t xml:space="preserve"> </w:t>
      </w:r>
    </w:p>
    <w:p w14:paraId="36A27D74" w14:textId="2B73EEF9" w:rsidR="00842559" w:rsidRDefault="00842559" w:rsidP="00646848">
      <w:pPr>
        <w:spacing w:line="480" w:lineRule="auto"/>
        <w:ind w:firstLine="284"/>
        <w:contextualSpacing/>
        <w:jc w:val="both"/>
        <w:rPr>
          <w:rFonts w:eastAsiaTheme="minorEastAsia" w:cstheme="minorHAnsi"/>
          <w:lang w:val="en-US"/>
        </w:rPr>
      </w:pPr>
      <w:del w:id="16" w:author="Max Lindmark" w:date="2020-08-17T12:20:00Z">
        <w:r w:rsidRPr="00E22246" w:rsidDel="00D07E00">
          <w:rPr>
            <w:lang w:val="en-GB"/>
          </w:rPr>
          <w:delText>We filtered out a</w:delText>
        </w:r>
      </w:del>
      <w:ins w:id="17" w:author="Max Lindmark" w:date="2020-08-17T12:20:00Z">
        <w:r w:rsidR="00D07E00" w:rsidRPr="00E22246">
          <w:rPr>
            <w:lang w:val="en-GB"/>
          </w:rPr>
          <w:t>A</w:t>
        </w:r>
      </w:ins>
      <w:r w:rsidRPr="00E22246">
        <w:rPr>
          <w:lang w:val="en-GB"/>
        </w:rPr>
        <w:t xml:space="preserve">rticles </w:t>
      </w:r>
      <w:ins w:id="18"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19"/>
      <w:commentRangeStart w:id="20"/>
      <w:commentRangeStart w:id="21"/>
      <w:commentRangeStart w:id="22"/>
      <w:commentRangeEnd w:id="19"/>
      <w:r w:rsidRPr="00E22246">
        <w:rPr>
          <w:rStyle w:val="CommentReference"/>
          <w:color w:val="FF0000"/>
          <w:sz w:val="24"/>
          <w:szCs w:val="24"/>
        </w:rPr>
        <w:commentReference w:id="19"/>
      </w:r>
      <w:commentRangeEnd w:id="20"/>
      <w:r w:rsidRPr="00E22246">
        <w:rPr>
          <w:rStyle w:val="CommentReference"/>
          <w:color w:val="FF0000"/>
          <w:sz w:val="24"/>
          <w:szCs w:val="24"/>
        </w:rPr>
        <w:commentReference w:id="20"/>
      </w:r>
      <w:commentRangeEnd w:id="21"/>
      <w:r w:rsidR="00FD07A2" w:rsidRPr="00E22246">
        <w:rPr>
          <w:rStyle w:val="CommentReference"/>
          <w:color w:val="FF0000"/>
          <w:sz w:val="24"/>
          <w:szCs w:val="24"/>
        </w:rPr>
        <w:commentReference w:id="21"/>
      </w:r>
      <w:commentRangeEnd w:id="22"/>
      <w:r w:rsidR="006B4DDA" w:rsidRPr="00E22246">
        <w:rPr>
          <w:rStyle w:val="CommentReference"/>
          <w:sz w:val="24"/>
          <w:szCs w:val="24"/>
        </w:rPr>
        <w:commentReference w:id="22"/>
      </w:r>
      <w:r w:rsidRPr="00E22246">
        <w:rPr>
          <w:color w:val="FF0000"/>
          <w:lang w:val="en-GB"/>
        </w:rPr>
        <w:t xml:space="preserve"> </w:t>
      </w:r>
      <w:r w:rsidR="00C00F5F" w:rsidRPr="00E22246">
        <w:rPr>
          <w:color w:val="FF0000"/>
          <w:lang w:val="en-GB"/>
        </w:rPr>
        <w:t>(</w:t>
      </w:r>
      <w:hyperlink r:id="rId17"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lang w:val="en-US"/>
        </w:rPr>
        <w:t xml:space="preserve">from the lists if </w:t>
      </w:r>
      <w:r w:rsidR="001F6670" w:rsidRPr="00E22246">
        <w:rPr>
          <w:rFonts w:eastAsiaTheme="minorEastAsia"/>
          <w:lang w:val="en-US"/>
        </w:rPr>
        <w:t xml:space="preserve">the </w:t>
      </w:r>
      <w:r w:rsidRPr="00E22246">
        <w:rPr>
          <w:rFonts w:eastAsiaTheme="minorEastAsia"/>
          <w:lang w:val="en-GB"/>
        </w:rPr>
        <w:t xml:space="preserve">titles </w:t>
      </w:r>
      <w:r w:rsidR="00347C49" w:rsidRPr="00E22246">
        <w:rPr>
          <w:rFonts w:eastAsiaTheme="minorEastAsia"/>
          <w:lang w:val="en-US"/>
        </w:rPr>
        <w:t xml:space="preserve">made it clear </w:t>
      </w:r>
      <w:r w:rsidR="00B07229" w:rsidRPr="00E22246">
        <w:rPr>
          <w:rFonts w:eastAsiaTheme="minorEastAsia"/>
          <w:lang w:val="en-US"/>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lang w:val="en-US"/>
        </w:rPr>
        <w:t xml:space="preserve">In addition to these </w:t>
      </w:r>
      <w:r w:rsidR="00A9630C" w:rsidRPr="00E22246">
        <w:rPr>
          <w:rFonts w:eastAsiaTheme="minorEastAsia"/>
          <w:lang w:val="en-US"/>
        </w:rPr>
        <w:lastRenderedPageBreak/>
        <w:t xml:space="preserve">general </w:t>
      </w:r>
      <w:r w:rsidR="00005B93" w:rsidRPr="00E22246">
        <w:rPr>
          <w:rFonts w:eastAsiaTheme="minorEastAsia"/>
          <w:lang w:val="en-US"/>
        </w:rPr>
        <w:t xml:space="preserve">criteria, we also had criteria </w:t>
      </w:r>
      <w:r w:rsidR="0016432D" w:rsidRPr="00E22246">
        <w:rPr>
          <w:rFonts w:eastAsiaTheme="minorEastAsia"/>
          <w:lang w:val="en-US"/>
        </w:rPr>
        <w:t xml:space="preserve">specific for each rate </w:t>
      </w:r>
      <w:r w:rsidR="00005B93" w:rsidRPr="00E22246">
        <w:rPr>
          <w:rFonts w:eastAsiaTheme="minorEastAsia"/>
          <w:lang w:val="en-US"/>
        </w:rPr>
        <w:t>(see below)</w:t>
      </w:r>
      <w:r w:rsidR="00D23BF0" w:rsidRPr="00E22246">
        <w:rPr>
          <w:rFonts w:eastAsiaTheme="minorEastAsia"/>
          <w:lang w:val="en-GB"/>
        </w:rPr>
        <w:t>.</w:t>
      </w:r>
      <w:r w:rsidR="00D23BF0" w:rsidRPr="00E22246">
        <w:rPr>
          <w:rFonts w:eastAsiaTheme="minorEastAsia"/>
          <w:lang w:val="en-US"/>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lang w:val="en-US"/>
        </w:rPr>
        <w:t xml:space="preserve">. </w:t>
      </w:r>
    </w:p>
    <w:p w14:paraId="19A37F55" w14:textId="77777777" w:rsidR="0079518C" w:rsidRPr="00E22246" w:rsidRDefault="0079518C" w:rsidP="00646848">
      <w:pPr>
        <w:spacing w:line="480" w:lineRule="auto"/>
        <w:ind w:firstLine="284"/>
        <w:contextualSpacing/>
        <w:jc w:val="both"/>
        <w:rPr>
          <w:rFonts w:eastAsiaTheme="minorEastAsia"/>
          <w:lang w:val="en-US"/>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3"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3"/>
    </w:p>
    <w:p w14:paraId="3C47C3CB" w14:textId="16A26795"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24" w:author="Max Lindmark" w:date="2020-08-17T12:14:00Z">
        <w:r w:rsidR="00A7568A" w:rsidRPr="00E22246">
          <w:rPr>
            <w:rFonts w:cstheme="minorHAnsi"/>
            <w:lang w:val="en-GB"/>
          </w:rPr>
          <w:t>We used the following topic terms</w:t>
        </w:r>
      </w:ins>
      <w:ins w:id="25" w:author="Max Lindmark" w:date="2020-08-17T12:19:00Z">
        <w:r w:rsidR="008D0BE6" w:rsidRPr="00E22246">
          <w:rPr>
            <w:rFonts w:cstheme="minorHAnsi"/>
            <w:lang w:val="en-GB"/>
          </w:rPr>
          <w:t xml:space="preserve"> for growth rate data</w:t>
        </w:r>
      </w:ins>
      <w:ins w:id="26" w:author="Max Lindmark" w:date="2020-08-17T12:14:00Z">
        <w:r w:rsidR="00A7568A" w:rsidRPr="00E22246">
          <w:rPr>
            <w:rFonts w:cstheme="minorHAnsi"/>
            <w:lang w:val="en-GB"/>
          </w:rPr>
          <w:t>: (growth) AND (mass OR weight OR size) AND (temperature*) AND (optimum), as well as: (growth) AND (mass OR weight OR size) AND (temperature*) AND (optim*).</w:t>
        </w:r>
      </w:ins>
      <w:ins w:id="27" w:author="Max Lindmark" w:date="2020-08-17T12:15:00Z">
        <w:r w:rsidR="00A073F2" w:rsidRPr="00E22246">
          <w:rPr>
            <w:lang w:val="en-GB"/>
          </w:rPr>
          <w:t xml:space="preserve"> </w:t>
        </w:r>
      </w:ins>
      <w:r w:rsidR="00331CB7" w:rsidRPr="00E22246">
        <w:rPr>
          <w:lang w:val="en-GB"/>
        </w:rPr>
        <w:t xml:space="preserve">The two searches for growth rates </w:t>
      </w:r>
      <w:del w:id="28"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3313 articles (search date: 2019.03.22)</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ascii="Times New Roman" w:eastAsiaTheme="minorEastAsia" w:hAnsi="Times New Roman" w:cs="Times New Roman"/>
          <w:lang w:val="en-US"/>
        </w:rPr>
        <w:t>W</w:t>
      </w:r>
      <w:r w:rsidR="008D7E5C" w:rsidRPr="00E22246">
        <w:rPr>
          <w:rFonts w:ascii="Times New Roman" w:eastAsiaTheme="minorEastAsia" w:hAnsi="Times New Roman" w:cs="Times New Roman"/>
          <w:lang w:val="en-GB"/>
        </w:rPr>
        <w:t>e removed studies at the abstract and whole-</w:t>
      </w:r>
      <w:r w:rsidR="00E61C0C" w:rsidRPr="00E22246">
        <w:rPr>
          <w:rFonts w:cstheme="minorHAnsi"/>
          <w:lang w:val="en-GB"/>
        </w:rPr>
        <w:t>article</w:t>
      </w:r>
      <w:r w:rsidR="00E61C0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lang w:val="en-GB"/>
        </w:rPr>
        <w:t xml:space="preserve">stage </w:t>
      </w:r>
      <w:r w:rsidR="00175CBD" w:rsidRPr="00E22246">
        <w:rPr>
          <w:rFonts w:ascii="Times New Roman" w:eastAsiaTheme="minorEastAsia" w:hAnsi="Times New Roman" w:cs="Times New Roman"/>
          <w:lang w:val="en-US"/>
        </w:rPr>
        <w:t xml:space="preserve">where </w:t>
      </w:r>
      <w:r w:rsidR="0079351C" w:rsidRPr="00E22246">
        <w:rPr>
          <w:rFonts w:ascii="Times New Roman" w:hAnsi="Times New Roman" w:cs="Times New Roman"/>
          <w:lang w:val="en-GB"/>
        </w:rPr>
        <w:t>the original reference could not be identified and evaluated</w:t>
      </w:r>
      <w:r w:rsidR="0079351C" w:rsidRPr="00E22246">
        <w:rPr>
          <w:rFonts w:ascii="Times New Roman" w:eastAsiaTheme="minorEastAsia" w:hAnsi="Times New Roman" w:cs="Times New Roman"/>
          <w:lang w:val="en-US"/>
        </w:rPr>
        <w:t xml:space="preserve">, </w:t>
      </w:r>
      <w:r w:rsidR="0066495C" w:rsidRPr="00E22246">
        <w:rPr>
          <w:rFonts w:ascii="Times New Roman" w:eastAsiaTheme="minorEastAsia" w:hAnsi="Times New Roman" w:cs="Times New Roman"/>
          <w:lang w:val="en-US"/>
        </w:rPr>
        <w:t xml:space="preserve">if </w:t>
      </w:r>
      <w:r w:rsidR="008D7E5C" w:rsidRPr="00E22246">
        <w:rPr>
          <w:rFonts w:ascii="Times New Roman" w:eastAsiaTheme="minorEastAsia" w:hAnsi="Times New Roman" w:cs="Times New Roman"/>
          <w:lang w:val="en-GB"/>
        </w:rPr>
        <w:t xml:space="preserve">we could not extract </w:t>
      </w:r>
      <w:r w:rsidR="009E359E" w:rsidRPr="00E22246">
        <w:rPr>
          <w:rFonts w:ascii="Times New Roman" w:eastAsiaTheme="minorEastAsia" w:hAnsi="Times New Roman" w:cs="Times New Roman"/>
          <w:lang w:val="en-US"/>
        </w:rPr>
        <w:t xml:space="preserve">actual </w:t>
      </w:r>
      <w:r w:rsidR="008D7E5C" w:rsidRPr="00E22246">
        <w:rPr>
          <w:rFonts w:ascii="Times New Roman" w:eastAsiaTheme="minorEastAsia" w:hAnsi="Times New Roman" w:cs="Times New Roman"/>
          <w:lang w:val="en-GB"/>
        </w:rPr>
        <w:t xml:space="preserve">growth rates, </w:t>
      </w:r>
      <w:r w:rsidR="008357AC" w:rsidRPr="00E22246">
        <w:rPr>
          <w:rFonts w:ascii="Times New Roman" w:eastAsiaTheme="minorEastAsia" w:hAnsi="Times New Roman" w:cs="Times New Roman"/>
          <w:lang w:val="en-US"/>
        </w:rPr>
        <w:t xml:space="preserve">if there was not </w:t>
      </w:r>
      <w:r w:rsidR="008D7E5C" w:rsidRPr="00E22246">
        <w:rPr>
          <w:rFonts w:ascii="Times New Roman" w:eastAsiaTheme="minorEastAsia" w:hAnsi="Times New Roman" w:cs="Times New Roman"/>
          <w:lang w:val="en-GB"/>
        </w:rPr>
        <w:t>a controlled temperature for each growth trial</w:t>
      </w:r>
      <w:r w:rsidR="0066495C"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w:t>
      </w:r>
      <w:r w:rsidR="009C1EEF" w:rsidRPr="00E22246">
        <w:rPr>
          <w:rFonts w:ascii="Times New Roman" w:eastAsiaTheme="minorEastAsia" w:hAnsi="Times New Roman" w:cs="Times New Roman"/>
          <w:lang w:val="en-US"/>
        </w:rPr>
        <w:t>or if the</w:t>
      </w:r>
      <w:r w:rsidR="009B0FE0" w:rsidRPr="00E22246">
        <w:rPr>
          <w:rFonts w:ascii="Times New Roman" w:eastAsiaTheme="minorEastAsia" w:hAnsi="Times New Roman" w:cs="Times New Roman"/>
          <w:lang w:val="en-US"/>
        </w:rPr>
        <w:t xml:space="preserve">re </w:t>
      </w:r>
      <w:r w:rsidR="008728F5" w:rsidRPr="00E22246">
        <w:rPr>
          <w:rFonts w:ascii="Times New Roman" w:eastAsiaTheme="minorEastAsia" w:hAnsi="Times New Roman" w:cs="Times New Roman"/>
          <w:lang w:val="en-US"/>
        </w:rPr>
        <w:t>were</w:t>
      </w:r>
      <w:r w:rsidR="009B0FE0" w:rsidRPr="00E22246">
        <w:rPr>
          <w:rFonts w:ascii="Times New Roman" w:eastAsiaTheme="minorEastAsia" w:hAnsi="Times New Roman" w:cs="Times New Roman"/>
          <w:lang w:val="en-US"/>
        </w:rPr>
        <w:t xml:space="preserve"> not multiple </w:t>
      </w:r>
      <w:r w:rsidR="0054697B" w:rsidRPr="00E22246">
        <w:rPr>
          <w:rFonts w:ascii="Times New Roman" w:eastAsiaTheme="minorEastAsia" w:hAnsi="Times New Roman" w:cs="Times New Roman"/>
          <w:lang w:val="en-US"/>
        </w:rPr>
        <w:t xml:space="preserve">defined </w:t>
      </w:r>
      <w:r w:rsidR="009C1EEF" w:rsidRPr="00E22246">
        <w:rPr>
          <w:rFonts w:ascii="Times New Roman" w:eastAsiaTheme="minorEastAsia" w:hAnsi="Times New Roman" w:cs="Times New Roman"/>
          <w:lang w:val="en-US"/>
        </w:rPr>
        <w:t>size-classes</w:t>
      </w:r>
      <w:r w:rsidR="008D7E5C" w:rsidRPr="00E22246">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only one observation (data point) per size class and temperature</w:t>
      </w:r>
      <w:r w:rsidR="008D7E5C" w:rsidRPr="00E22246">
        <w:rPr>
          <w:rFonts w:ascii="Times New Roman" w:eastAsiaTheme="minorEastAsia" w:hAnsi="Times New Roman" w:cs="Times New Roman"/>
          <w:lang w:val="en-GB"/>
        </w:rPr>
        <w:t xml:space="preserve"> </w:t>
      </w:r>
      <w:r w:rsidR="00987EAB" w:rsidRPr="00E22246">
        <w:rPr>
          <w:rFonts w:ascii="Times New Roman" w:eastAsiaTheme="minorEastAsia" w:hAnsi="Times New Roman" w:cs="Times New Roman"/>
          <w:lang w:val="en-GB"/>
        </w:rPr>
        <w:t xml:space="preserve">treatment, and in cases where there were two we used the mean value. </w:t>
      </w:r>
      <w:r w:rsidR="008D7E5C" w:rsidRPr="00E22246">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sidRPr="00E22246">
        <w:rPr>
          <w:rFonts w:ascii="Times New Roman" w:eastAsiaTheme="minorEastAsia" w:hAnsi="Times New Roman" w:cs="Times New Roman"/>
          <w:lang w:val="en-GB"/>
        </w:rPr>
        <w:t xml:space="preserve">satiating </w:t>
      </w:r>
      <w:r w:rsidR="008D7E5C" w:rsidRPr="00E22246">
        <w:rPr>
          <w:rFonts w:ascii="Times New Roman" w:eastAsiaTheme="minorEastAsia" w:hAnsi="Times New Roman" w:cs="Times New Roman"/>
          <w:lang w:val="en-GB"/>
        </w:rPr>
        <w:t xml:space="preserve">food </w:t>
      </w:r>
      <w:r w:rsidR="002717BA" w:rsidRPr="00E22246">
        <w:rPr>
          <w:rFonts w:ascii="Times New Roman" w:eastAsiaTheme="minorEastAsia" w:hAnsi="Times New Roman" w:cs="Times New Roman"/>
          <w:lang w:val="en-GB"/>
        </w:rPr>
        <w:t>levels</w:t>
      </w:r>
      <w:r w:rsidR="008D7E5C" w:rsidRPr="00E22246">
        <w:rPr>
          <w:rFonts w:ascii="Times New Roman" w:eastAsiaTheme="minorEastAsia" w:hAnsi="Times New Roman" w:cs="Times New Roman"/>
          <w:lang w:val="en-GB"/>
        </w:rPr>
        <w:t>.</w:t>
      </w:r>
      <w:r w:rsidR="00923D56" w:rsidRPr="00923D56">
        <w:t xml:space="preserve"> </w:t>
      </w:r>
      <w:r w:rsidR="00923D56" w:rsidRPr="00923D56">
        <w:rPr>
          <w:lang w:val="en-US"/>
        </w:rPr>
        <w:t xml:space="preserve">Body mass </w:t>
      </w:r>
      <w:r w:rsidR="00923D56">
        <w:rPr>
          <w:lang w:val="en-US"/>
        </w:rPr>
        <w:t xml:space="preserve">is </w:t>
      </w:r>
      <w:r w:rsidR="00923D56" w:rsidRPr="00923D56">
        <w:rPr>
          <w:rFonts w:ascii="Times New Roman" w:eastAsiaTheme="minorEastAsia" w:hAnsi="Times New Roman" w:cs="Times New Roman"/>
          <w:lang w:val="en-GB"/>
        </w:rPr>
        <w:t xml:space="preserve">is either the geometric mean of the initial and final mass of the growth trial or the size class, depending on </w:t>
      </w:r>
      <w:r w:rsidR="00923D56" w:rsidRPr="00923D56">
        <w:rPr>
          <w:rFonts w:ascii="Times New Roman" w:eastAsiaTheme="minorEastAsia" w:hAnsi="Times New Roman" w:cs="Times New Roman"/>
          <w:lang w:val="en-GB"/>
        </w:rPr>
        <w:lastRenderedPageBreak/>
        <w:t>data availability</w:t>
      </w:r>
      <w:r w:rsidR="001B26D8">
        <w:rPr>
          <w:rFonts w:ascii="Times New Roman" w:eastAsiaTheme="minorEastAsia" w:hAnsi="Times New Roman" w:cs="Times New Roman"/>
          <w:lang w:val="en-GB"/>
        </w:rPr>
        <w:t xml:space="preserve"> (see Table S</w:t>
      </w:r>
      <w:r w:rsidR="0042113F">
        <w:rPr>
          <w:rFonts w:ascii="Times New Roman" w:eastAsiaTheme="minorEastAsia" w:hAnsi="Times New Roman" w:cs="Times New Roman"/>
          <w:lang w:val="en-GB"/>
        </w:rPr>
        <w:t>1</w:t>
      </w:r>
      <w:r w:rsidR="001B26D8">
        <w:rPr>
          <w:rFonts w:ascii="Times New Roman" w:eastAsiaTheme="minorEastAsia" w:hAnsi="Times New Roman" w:cs="Times New Roman"/>
          <w:lang w:val="en-GB"/>
        </w:rPr>
        <w:t>)</w:t>
      </w:r>
      <w:r w:rsidR="00923D5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It is important to control for feeding rations as it affects </w:t>
      </w:r>
      <w:r w:rsidR="008D7E5C" w:rsidRPr="00E22246">
        <w:rPr>
          <w:rFonts w:ascii="Times New Roman" w:hAnsi="Times New Roman" w:cs="Times New Roman"/>
          <w:lang w:val="en-GB"/>
        </w:rPr>
        <w:t xml:space="preserve">the temperature optimum for growth </w:t>
      </w:r>
      <w:r w:rsidR="008D7E5C" w:rsidRPr="00E22246">
        <w:rPr>
          <w:rFonts w:ascii="Times New Roman" w:hAnsi="Times New Roman" w:cs="Times New Roman"/>
        </w:rPr>
        <w:fldChar w:fldCharType="begin"/>
      </w:r>
      <w:r w:rsidR="00C357A5">
        <w:rPr>
          <w:rFonts w:ascii="Times New Roman" w:hAnsi="Times New Roman" w:cs="Times New Roman"/>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rPr>
          <w:rFonts w:ascii="Times New Roman" w:hAnsi="Times New Roman" w:cs="Times New Roman"/>
        </w:rPr>
        <w:fldChar w:fldCharType="separate"/>
      </w:r>
      <w:r w:rsidR="008D7E5C" w:rsidRPr="00E22246">
        <w:rPr>
          <w:rFonts w:ascii="Times New Roman" w:hAnsi="Times New Roman" w:cs="Times New Roman"/>
          <w:lang w:val="en-GB"/>
        </w:rPr>
        <w:t xml:space="preserve">(Brett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1969)</w:t>
      </w:r>
      <w:r w:rsidR="008D7E5C" w:rsidRPr="00E22246">
        <w:rPr>
          <w:rFonts w:ascii="Times New Roman" w:hAnsi="Times New Roman" w:cs="Times New Roman"/>
        </w:rPr>
        <w:fldChar w:fldCharType="end"/>
      </w:r>
      <w:r w:rsidR="008D7E5C" w:rsidRPr="00E22246">
        <w:rPr>
          <w:rFonts w:ascii="Times New Roman" w:hAnsi="Times New Roman" w:cs="Times New Roman"/>
          <w:lang w:val="en-GB"/>
        </w:rPr>
        <w:t xml:space="preserve">. </w:t>
      </w:r>
      <w:r w:rsidR="008D7E5C" w:rsidRPr="00E22246">
        <w:rPr>
          <w:rFonts w:ascii="Times New Roman" w:eastAsiaTheme="minorEastAsia" w:hAnsi="Times New Roman" w:cs="Times New Roman"/>
          <w:lang w:val="en-GB"/>
        </w:rPr>
        <w:t xml:space="preserve">This was achieved in different ways in the different experimental studies, but </w:t>
      </w:r>
      <w:r w:rsidR="00D77BD0" w:rsidRPr="00E22246">
        <w:rPr>
          <w:rFonts w:ascii="Times New Roman" w:eastAsiaTheme="minorEastAsia" w:hAnsi="Times New Roman" w:cs="Times New Roman"/>
          <w:lang w:val="en-GB"/>
        </w:rPr>
        <w:t xml:space="preserve">commonly </w:t>
      </w:r>
      <w:r w:rsidR="008D7E5C" w:rsidRPr="00E22246">
        <w:rPr>
          <w:rFonts w:ascii="Times New Roman" w:eastAsiaTheme="minorEastAsia" w:hAnsi="Times New Roman" w:cs="Times New Roman"/>
          <w:lang w:val="en-GB"/>
        </w:rPr>
        <w:t>involve</w:t>
      </w:r>
      <w:r w:rsidR="00D723B4" w:rsidRPr="00E22246">
        <w:rPr>
          <w:rFonts w:ascii="Times New Roman" w:eastAsiaTheme="minorEastAsia" w:hAnsi="Times New Roman" w:cs="Times New Roman"/>
          <w:lang w:val="en-US"/>
        </w:rPr>
        <w:t>d</w:t>
      </w:r>
      <w:r w:rsidR="008D7E5C" w:rsidRPr="00E22246">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or </w:t>
      </w:r>
      <w:r w:rsidR="008B1732" w:rsidRPr="00E22246">
        <w:rPr>
          <w:rFonts w:ascii="Times New Roman" w:eastAsiaTheme="minorEastAsia" w:hAnsi="Times New Roman" w:cs="Times New Roman"/>
          <w:lang w:val="en-GB"/>
        </w:rPr>
        <w:t xml:space="preserve">that </w:t>
      </w:r>
      <w:r w:rsidR="008D7E5C" w:rsidRPr="00E22246">
        <w:rPr>
          <w:rFonts w:ascii="Times New Roman" w:eastAsiaTheme="minorEastAsia" w:hAnsi="Times New Roman" w:cs="Times New Roman"/>
          <w:lang w:val="en-GB"/>
        </w:rPr>
        <w:t>“reduced” rations</w:t>
      </w:r>
      <w:r w:rsidR="00C554D8" w:rsidRPr="00E22246">
        <w:rPr>
          <w:rFonts w:ascii="Times New Roman" w:eastAsiaTheme="minorEastAsia" w:hAnsi="Times New Roman" w:cs="Times New Roman"/>
          <w:lang w:val="en-GB"/>
        </w:rPr>
        <w:t xml:space="preserve"> provided</w:t>
      </w:r>
      <w:r w:rsidR="008D7E5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We treat data as individual-level </w:t>
      </w:r>
      <w:r w:rsidR="00726902" w:rsidRPr="00E22246">
        <w:rPr>
          <w:rFonts w:ascii="Times New Roman" w:eastAsiaTheme="minorEastAsia" w:hAnsi="Times New Roman" w:cs="Times New Roman"/>
          <w:lang w:val="en-GB"/>
        </w:rPr>
        <w:t>growth</w:t>
      </w:r>
      <w:r w:rsidR="00C239DD" w:rsidRPr="00E22246">
        <w:rPr>
          <w:rFonts w:ascii="Times New Roman" w:eastAsiaTheme="minorEastAsia" w:hAnsi="Times New Roman" w:cs="Times New Roman"/>
          <w:lang w:val="en-GB"/>
        </w:rPr>
        <w:t xml:space="preserve"> (per fish)</w:t>
      </w:r>
      <w:r w:rsidR="00726902"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however</w:t>
      </w:r>
      <w:r w:rsidR="008B3A0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these are commonly averages for multiple individuals. </w:t>
      </w:r>
      <w:r w:rsidR="008D7E5C" w:rsidRPr="00E22246">
        <w:rPr>
          <w:rFonts w:ascii="Times New Roman" w:eastAsiaTheme="minorEastAsia" w:hAnsi="Times New Roman" w:cs="Times New Roman"/>
          <w:lang w:val="en-GB"/>
        </w:rPr>
        <w:t xml:space="preserve">In the case growth was length-based, we converted </w:t>
      </w:r>
      <w:r w:rsidR="0067271A" w:rsidRPr="00E22246">
        <w:rPr>
          <w:rFonts w:ascii="Times New Roman" w:eastAsiaTheme="minorEastAsia" w:hAnsi="Times New Roman" w:cs="Times New Roman"/>
          <w:lang w:val="en-GB"/>
        </w:rPr>
        <w:t xml:space="preserve">it </w:t>
      </w:r>
      <w:r w:rsidR="008D7E5C" w:rsidRPr="00E22246">
        <w:rPr>
          <w:rFonts w:ascii="Times New Roman" w:eastAsiaTheme="minorEastAsia" w:hAnsi="Times New Roman" w:cs="Times New Roman"/>
          <w:lang w:val="en-GB"/>
        </w:rPr>
        <w:t xml:space="preserve">to mass using weight-length-relationships from FishBase </w:t>
      </w:r>
      <w:r w:rsidR="008D7E5C" w:rsidRPr="00E22246">
        <w:rPr>
          <w:rFonts w:ascii="Times New Roman" w:eastAsiaTheme="minorEastAsia" w:hAnsi="Times New Roman" w:cs="Times New Roman"/>
        </w:rPr>
        <w:fldChar w:fldCharType="begin"/>
      </w:r>
      <w:r w:rsidR="0094528A">
        <w:rPr>
          <w:rFonts w:ascii="Times New Roman" w:eastAsiaTheme="minorEastAsia" w:hAnsi="Times New Roman" w:cs="Times New Roman"/>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ascii="Times New Roman" w:eastAsiaTheme="minorEastAsia" w:hAnsi="Times New Roman" w:cs="Times New Roman"/>
        </w:rPr>
        <w:fldChar w:fldCharType="separate"/>
      </w:r>
      <w:r w:rsidR="0094528A" w:rsidRPr="0094528A">
        <w:rPr>
          <w:rFonts w:ascii="Times New Roman" w:hAnsi="Times New Roman" w:cs="Times New Roman"/>
          <w:lang w:val="en-GB"/>
        </w:rPr>
        <w:t xml:space="preserve">(Froese </w:t>
      </w:r>
      <w:r w:rsidR="0094528A" w:rsidRPr="0094528A">
        <w:rPr>
          <w:rFonts w:ascii="Times New Roman" w:hAnsi="Times New Roman" w:cs="Times New Roman"/>
          <w:i/>
          <w:iCs/>
          <w:lang w:val="en-GB"/>
        </w:rPr>
        <w:t>et al.</w:t>
      </w:r>
      <w:r w:rsidR="0094528A" w:rsidRPr="0094528A">
        <w:rPr>
          <w:rFonts w:ascii="Times New Roman" w:hAnsi="Times New Roman" w:cs="Times New Roman"/>
          <w:lang w:val="en-GB"/>
        </w:rPr>
        <w:t xml:space="preserve"> 2014; Froese &amp; Pauly 2019)</w:t>
      </w:r>
      <w:r w:rsidR="008D7E5C" w:rsidRPr="00E22246">
        <w:rPr>
          <w:rFonts w:ascii="Times New Roman" w:eastAsiaTheme="minorEastAsia" w:hAnsi="Times New Roman" w:cs="Times New Roman"/>
        </w:rPr>
        <w:fldChar w:fldCharType="end"/>
      </w:r>
      <w:r w:rsidR="008D7E5C" w:rsidRPr="00E22246">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E22246">
        <w:rPr>
          <w:rFonts w:ascii="Times New Roman" w:eastAsiaTheme="minorEastAsia" w:hAnsi="Times New Roman" w:cs="Times New Roman"/>
          <w:lang w:val="en-US"/>
        </w:rPr>
        <w:t>. In the latter,</w:t>
      </w:r>
      <w:r w:rsidR="008D7E5C" w:rsidRPr="00E22246">
        <w:rPr>
          <w:rFonts w:ascii="Times New Roman" w:eastAsiaTheme="minorEastAsia" w:hAnsi="Times New Roman" w:cs="Times New Roman"/>
          <w:lang w:val="en-GB"/>
        </w:rPr>
        <w:t xml:space="preserve"> we defined optimum temperature for growth as</w:t>
      </w:r>
      <w:r w:rsidR="007A634B" w:rsidRPr="00E22246">
        <w:rPr>
          <w:rFonts w:ascii="Times New Roman" w:eastAsiaTheme="minorEastAsia" w:hAnsi="Times New Roman" w:cs="Times New Roman"/>
          <w:lang w:val="en-US"/>
        </w:rPr>
        <w:t xml:space="preserve"> </w:t>
      </w:r>
      <w:r w:rsidR="003E70D8" w:rsidRPr="00E22246">
        <w:rPr>
          <w:rFonts w:ascii="Times New Roman" w:eastAsiaTheme="minorEastAsia" w:hAnsi="Times New Roman" w:cs="Times New Roman"/>
          <w:lang w:val="en-US"/>
        </w:rPr>
        <w:t>the</w:t>
      </w:r>
      <w:r w:rsidR="008D7E5C" w:rsidRPr="00E22246">
        <w:rPr>
          <w:rFonts w:ascii="Times New Roman" w:eastAsiaTheme="minorEastAsia" w:hAnsi="Times New Roman" w:cs="Times New Roman"/>
          <w:lang w:val="en-GB"/>
        </w:rPr>
        <w:t xml:space="preserve"> fitted optimum temperature</w:t>
      </w:r>
      <w:r w:rsidR="001966BD" w:rsidRPr="00E22246">
        <w:rPr>
          <w:rFonts w:ascii="Times New Roman" w:eastAsiaTheme="minorEastAsia" w:hAnsi="Times New Roman" w:cs="Times New Roman"/>
          <w:lang w:val="en-US"/>
        </w:rPr>
        <w:t xml:space="preserve"> by size-class</w:t>
      </w:r>
      <w:r w:rsidR="008D7E5C" w:rsidRPr="00E22246">
        <w:rPr>
          <w:rFonts w:ascii="Times New Roman" w:eastAsiaTheme="minorEastAsia" w:hAnsi="Times New Roman" w:cs="Times New Roman"/>
          <w:lang w:val="en-GB"/>
        </w:rPr>
        <w:t xml:space="preserve"> (</w:t>
      </w:r>
      <w:r w:rsidR="00562D2D" w:rsidRPr="00E22246">
        <w:rPr>
          <w:rFonts w:ascii="Times New Roman" w:eastAsiaTheme="minorEastAsia" w:hAnsi="Times New Roman" w:cs="Times New Roman"/>
          <w:lang w:val="en-GB"/>
        </w:rPr>
        <w:t xml:space="preserve">usually estimated </w:t>
      </w:r>
      <w:r w:rsidR="008D7E5C" w:rsidRPr="00E22246">
        <w:rPr>
          <w:rFonts w:ascii="Times New Roman" w:eastAsiaTheme="minorEastAsia" w:hAnsi="Times New Roman" w:cs="Times New Roman"/>
          <w:lang w:val="en-GB"/>
        </w:rPr>
        <w:t>in the original study)</w:t>
      </w:r>
      <w:r w:rsidR="00C83DA7" w:rsidRPr="00E22246">
        <w:rPr>
          <w:rFonts w:ascii="Times New Roman" w:eastAsiaTheme="minorEastAsia" w:hAnsi="Times New Roman" w:cs="Times New Roman"/>
          <w:lang w:val="en-US"/>
        </w:rPr>
        <w:t>.</w:t>
      </w:r>
      <w:r w:rsidR="00562D2D" w:rsidRPr="00E22246">
        <w:rPr>
          <w:rFonts w:ascii="Times New Roman" w:eastAsiaTheme="minorEastAsia" w:hAnsi="Times New Roman" w:cs="Times New Roman"/>
          <w:lang w:val="en-US"/>
        </w:rPr>
        <w:t xml:space="preserve"> Therefore, the optimum temperature may not always correspond to an actual measured temperature.</w:t>
      </w:r>
      <w:r w:rsidR="00C83DA7" w:rsidRPr="00E22246">
        <w:rPr>
          <w:rFonts w:ascii="Times New Roman" w:eastAsiaTheme="minorEastAsia" w:hAnsi="Times New Roman" w:cs="Times New Roman"/>
          <w:lang w:val="en-US"/>
        </w:rPr>
        <w:t xml:space="preserve"> If the optimum</w:t>
      </w:r>
      <w:r w:rsidR="00A51893" w:rsidRPr="00E22246">
        <w:rPr>
          <w:rFonts w:ascii="Times New Roman" w:eastAsiaTheme="minorEastAsia" w:hAnsi="Times New Roman" w:cs="Times New Roman"/>
          <w:lang w:val="en-US"/>
        </w:rPr>
        <w:t xml:space="preserve"> temperature (</w:t>
      </w:r>
      <w:r w:rsidR="00C83DA7" w:rsidRPr="00E22246">
        <w:rPr>
          <w:rFonts w:ascii="Times New Roman" w:eastAsiaTheme="minorEastAsia" w:hAnsi="Times New Roman" w:cs="Times New Roman"/>
          <w:lang w:val="en-US"/>
        </w:rPr>
        <w:t>by</w:t>
      </w:r>
      <w:r w:rsidR="00A51893" w:rsidRPr="00E22246">
        <w:rPr>
          <w:rFonts w:ascii="Times New Roman" w:eastAsiaTheme="minorEastAsia" w:hAnsi="Times New Roman" w:cs="Times New Roman"/>
          <w:lang w:val="en-US"/>
        </w:rPr>
        <w:t xml:space="preserve"> </w:t>
      </w:r>
      <w:r w:rsidR="00C83DA7" w:rsidRPr="00E22246">
        <w:rPr>
          <w:rFonts w:ascii="Times New Roman" w:eastAsiaTheme="minorEastAsia" w:hAnsi="Times New Roman" w:cs="Times New Roman"/>
          <w:lang w:val="en-US"/>
        </w:rPr>
        <w:t>size</w:t>
      </w:r>
      <w:r w:rsidR="00A51893" w:rsidRPr="00E22246">
        <w:rPr>
          <w:rFonts w:ascii="Times New Roman" w:eastAsiaTheme="minorEastAsia" w:hAnsi="Times New Roman" w:cs="Times New Roman"/>
          <w:lang w:val="en-US"/>
        </w:rPr>
        <w:t xml:space="preserve"> group)</w:t>
      </w:r>
      <w:r w:rsidR="00C83DA7" w:rsidRPr="00E22246">
        <w:rPr>
          <w:rFonts w:ascii="Times New Roman" w:eastAsiaTheme="minorEastAsia" w:hAnsi="Times New Roman" w:cs="Times New Roman"/>
          <w:lang w:val="en-US"/>
        </w:rPr>
        <w:t xml:space="preserve"> was not estimated in the original </w:t>
      </w:r>
      <w:r w:rsidR="00E43603" w:rsidRPr="00E22246">
        <w:rPr>
          <w:rFonts w:ascii="Times New Roman" w:eastAsiaTheme="minorEastAsia" w:hAnsi="Times New Roman" w:cs="Times New Roman"/>
          <w:lang w:val="en-US"/>
        </w:rPr>
        <w:t>study,</w:t>
      </w:r>
      <w:r w:rsidR="00C83DA7" w:rsidRPr="00E22246">
        <w:rPr>
          <w:rFonts w:ascii="Times New Roman" w:eastAsiaTheme="minorEastAsia" w:hAnsi="Times New Roman" w:cs="Times New Roman"/>
          <w:lang w:val="en-US"/>
        </w:rPr>
        <w:t xml:space="preserve"> we used the</w:t>
      </w:r>
      <w:r w:rsidR="008D7E5C" w:rsidRPr="00E22246">
        <w:rPr>
          <w:rFonts w:ascii="Times New Roman" w:eastAsiaTheme="minorEastAsia" w:hAnsi="Times New Roman" w:cs="Times New Roman"/>
          <w:lang w:val="en-GB"/>
        </w:rPr>
        <w:t xml:space="preserve"> temperature where </w:t>
      </w:r>
      <w:r w:rsidR="00E360D4" w:rsidRPr="00E22246">
        <w:rPr>
          <w:rFonts w:ascii="Times New Roman" w:eastAsiaTheme="minorEastAsia" w:hAnsi="Times New Roman" w:cs="Times New Roman"/>
          <w:lang w:val="en-US"/>
        </w:rPr>
        <w:t>growth rate was maximized</w:t>
      </w:r>
      <w:r w:rsidR="004D0FF7" w:rsidRPr="00E22246">
        <w:rPr>
          <w:rFonts w:ascii="Times New Roman" w:eastAsiaTheme="minorEastAsia" w:hAnsi="Times New Roman" w:cs="Times New Roman"/>
          <w:lang w:val="en-US"/>
        </w:rPr>
        <w:t xml:space="preserve">. </w:t>
      </w:r>
      <w:r w:rsidR="000D3977" w:rsidRPr="00E22246">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E22246">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29" w:name="_Toc50829345"/>
      <w:commentRangeStart w:id="30"/>
      <w:r w:rsidRPr="00647D43">
        <w:rPr>
          <w:rFonts w:asciiTheme="minorHAnsi" w:hAnsiTheme="minorHAnsi" w:cstheme="minorHAnsi"/>
          <w:i/>
          <w:iCs/>
          <w:sz w:val="22"/>
          <w:szCs w:val="22"/>
          <w:lang w:val="en-GB"/>
        </w:rPr>
        <w:t>Maximum consumption rate</w:t>
      </w:r>
      <w:commentRangeEnd w:id="30"/>
      <w:r w:rsidR="008E634B">
        <w:rPr>
          <w:rStyle w:val="CommentReference"/>
          <w:rFonts w:asciiTheme="minorHAnsi" w:eastAsiaTheme="minorHAnsi" w:hAnsiTheme="minorHAnsi" w:cstheme="minorBidi"/>
          <w:b w:val="0"/>
          <w:color w:val="auto"/>
        </w:rPr>
        <w:commentReference w:id="30"/>
      </w:r>
      <w:bookmarkEnd w:id="29"/>
    </w:p>
    <w:p w14:paraId="7A7034BE" w14:textId="7F1EEA46" w:rsidR="00AB323D" w:rsidRPr="00E22246" w:rsidRDefault="00116162" w:rsidP="00D545B3">
      <w:pPr>
        <w:spacing w:line="480" w:lineRule="auto"/>
        <w:contextualSpacing/>
        <w:jc w:val="both"/>
        <w:rPr>
          <w:rFonts w:cstheme="minorHAnsi"/>
          <w:lang w:val="en-GB"/>
        </w:rPr>
      </w:pPr>
      <w:ins w:id="31"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32" w:author="Max Lindmark" w:date="2020-08-17T12:19:00Z">
        <w:r w:rsidR="002F1FA8" w:rsidRPr="00E22246">
          <w:rPr>
            <w:rFonts w:cstheme="minorHAnsi"/>
            <w:lang w:val="en-GB"/>
          </w:rPr>
          <w:t>ximum consumption rate</w:t>
        </w:r>
      </w:ins>
      <w:commentRangeStart w:id="33"/>
      <w:ins w:id="34" w:author="Max Lindmark" w:date="2020-08-17T12:15:00Z">
        <w:r w:rsidR="009B61D7" w:rsidRPr="00E22246">
          <w:rPr>
            <w:rFonts w:cstheme="minorHAnsi"/>
            <w:lang w:val="en-GB"/>
          </w:rPr>
          <w:t>: (consumption OR bioenerg* OR ingestion OR “food-intake”) AND (mass OR weight OR size) AND (temperature*), as well as: (feeding-rate OR bio-energ*) AND (mass OR weight OR size) AND (temperature*) and: (“food intake”) AND (mass OR weight OR size) AND (temperature*)</w:t>
        </w:r>
        <w:commentRangeEnd w:id="33"/>
        <w:r w:rsidR="009B61D7" w:rsidRPr="00E22246">
          <w:rPr>
            <w:rStyle w:val="CommentReference"/>
            <w:sz w:val="24"/>
            <w:szCs w:val="24"/>
          </w:rPr>
          <w:commentReference w:id="33"/>
        </w:r>
        <w:r w:rsidR="009B61D7" w:rsidRPr="00E22246">
          <w:rPr>
            <w:rFonts w:cstheme="minorHAnsi"/>
            <w:lang w:val="en-GB"/>
          </w:rPr>
          <w:t xml:space="preserve">. </w:t>
        </w:r>
      </w:ins>
      <w:commentRangeStart w:id="35"/>
      <w:r w:rsidR="00161378" w:rsidRPr="00E22246">
        <w:rPr>
          <w:lang w:val="en-GB"/>
        </w:rPr>
        <w:t xml:space="preserve">The </w:t>
      </w:r>
      <w:del w:id="36"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37" w:author="Max Lindmark" w:date="2020-08-17T12:15:00Z">
        <w:r w:rsidR="009B61D7" w:rsidRPr="00E22246">
          <w:rPr>
            <w:lang w:val="en-GB"/>
          </w:rPr>
          <w:t xml:space="preserve"> data</w:t>
        </w:r>
      </w:ins>
      <w:del w:id="38" w:author="Max Lindmark" w:date="2020-08-17T12:15:00Z">
        <w:r w:rsidR="00161378" w:rsidRPr="00E22246" w:rsidDel="009B61D7">
          <w:rPr>
            <w:lang w:val="en-GB"/>
          </w:rPr>
          <w:delText>s</w:delText>
        </w:r>
      </w:del>
      <w:r w:rsidR="00161378" w:rsidRPr="00E22246">
        <w:rPr>
          <w:lang w:val="en-GB"/>
        </w:rPr>
        <w:t xml:space="preserve"> </w:t>
      </w:r>
      <w:del w:id="39"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A90A93" w:rsidRPr="00E22246">
        <w:rPr>
          <w:rFonts w:cstheme="minorHAnsi"/>
          <w:lang w:val="en-GB"/>
        </w:rPr>
        <w:t>.</w:t>
      </w:r>
      <w:r w:rsidR="00161378" w:rsidRPr="00E22246">
        <w:rPr>
          <w:rFonts w:cstheme="minorHAnsi"/>
          <w:lang w:val="en-GB"/>
        </w:rPr>
        <w:t xml:space="preserve"> </w:t>
      </w:r>
      <w:commentRangeEnd w:id="35"/>
      <w:r w:rsidR="001C6078" w:rsidRPr="00E22246">
        <w:rPr>
          <w:rStyle w:val="CommentReference"/>
          <w:sz w:val="24"/>
          <w:szCs w:val="24"/>
        </w:rPr>
        <w:commentReference w:id="35"/>
      </w:r>
      <w:r w:rsidR="00AB323D" w:rsidRPr="00E22246">
        <w:rPr>
          <w:rFonts w:eastAsiaTheme="minorEastAsia"/>
          <w:lang w:val="en-US"/>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lastRenderedPageBreak/>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rations should lead to satiation and not be limiting</w:t>
      </w:r>
      <w:r w:rsidR="00F26C5C" w:rsidRPr="00E22246">
        <w:rPr>
          <w:rFonts w:cstheme="minorHAnsi"/>
          <w:lang w:val="en-GB"/>
        </w:rPr>
        <w:t xml:space="preserve">. </w:t>
      </w:r>
      <w:r w:rsidR="00BE396F" w:rsidRPr="00E22246">
        <w:rPr>
          <w:rFonts w:ascii="Times New Roman" w:eastAsiaTheme="minorEastAsia" w:hAnsi="Times New Roman" w:cs="Times New Roman"/>
          <w:lang w:val="en-GB"/>
        </w:rPr>
        <w:t>We treat data as individual-level consumption</w:t>
      </w:r>
      <w:r w:rsidR="00C239DD" w:rsidRPr="00E22246">
        <w:rPr>
          <w:rFonts w:ascii="Times New Roman" w:eastAsiaTheme="minorEastAsia" w:hAnsi="Times New Roman" w:cs="Times New Roman"/>
          <w:lang w:val="en-GB"/>
        </w:rPr>
        <w:t xml:space="preserve"> (per fish)</w:t>
      </w:r>
      <w:r w:rsidR="00BE396F" w:rsidRPr="00E22246">
        <w:rPr>
          <w:rFonts w:ascii="Times New Roman" w:eastAsiaTheme="minorEastAsia" w:hAnsi="Times New Roman" w:cs="Times New Roman"/>
          <w:lang w:val="en-GB"/>
        </w:rPr>
        <w:t>; however, in some cases they are averages for multiple 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w:t>
      </w:r>
      <w:r w:rsidR="00AB323D" w:rsidRPr="00E22246">
        <w:rPr>
          <w:rFonts w:eastAsiaTheme="minorEastAsia"/>
          <w:iCs/>
          <w:lang w:val="en-US"/>
        </w:rPr>
        <w:t>.</w:t>
      </w:r>
      <w:r w:rsidR="00AB323D" w:rsidRPr="00E22246">
        <w:rPr>
          <w:lang w:val="en-US"/>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40" w:name="_Toc50829346"/>
      <w:r w:rsidRPr="00647D43">
        <w:rPr>
          <w:rFonts w:asciiTheme="minorHAnsi" w:hAnsiTheme="minorHAnsi" w:cstheme="minorHAnsi"/>
          <w:i/>
          <w:iCs/>
          <w:color w:val="auto"/>
          <w:sz w:val="22"/>
          <w:szCs w:val="22"/>
          <w:lang w:val="en-GB"/>
        </w:rPr>
        <w:t>Metabolic rate</w:t>
      </w:r>
      <w:bookmarkEnd w:id="40"/>
    </w:p>
    <w:p w14:paraId="203C0522" w14:textId="2B6A791B" w:rsidR="006A1BF7" w:rsidRDefault="00116162" w:rsidP="006A1BF7">
      <w:pPr>
        <w:spacing w:line="480" w:lineRule="auto"/>
        <w:contextualSpacing/>
        <w:jc w:val="both"/>
        <w:rPr>
          <w:rFonts w:cstheme="minorHAnsi"/>
          <w:lang w:val="en-GB"/>
        </w:rPr>
      </w:pPr>
      <w:ins w:id="41"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described in the main text</w:t>
      </w:r>
      <w:r w:rsidR="006A1BF7" w:rsidRPr="00E12CCB">
        <w:rPr>
          <w:rFonts w:cstheme="minorHAnsi"/>
          <w:lang w:val="en-GB"/>
        </w:rPr>
        <w:t xml:space="preserve"> </w:t>
      </w:r>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r w:rsidR="006A1BF7" w:rsidRPr="00E12CCB">
        <w:rPr>
          <w:rFonts w:cstheme="minorHAnsi"/>
          <w:lang w:val="en-GB"/>
        </w:rPr>
        <w:t xml:space="preserve">rticles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2C25E3D0" w:rsidR="004C7C60" w:rsidRDefault="004C7C60" w:rsidP="004C7C60">
      <w:pPr>
        <w:jc w:val="both"/>
        <w:rPr>
          <w:rFonts w:cstheme="minorHAnsi"/>
          <w:lang w:val="en-GB"/>
        </w:rPr>
      </w:pPr>
    </w:p>
    <w:p w14:paraId="44A15B82" w14:textId="7D4065DC" w:rsidR="00FE2C8E" w:rsidRDefault="00FE2C8E" w:rsidP="004C7C60">
      <w:pPr>
        <w:jc w:val="both"/>
        <w:rPr>
          <w:rFonts w:cstheme="minorHAnsi"/>
          <w:lang w:val="en-GB"/>
        </w:rPr>
      </w:pPr>
    </w:p>
    <w:p w14:paraId="2A90AEBF" w14:textId="77777777" w:rsidR="00FE2C8E" w:rsidRDefault="00FE2C8E" w:rsidP="004C7C60">
      <w:pPr>
        <w:jc w:val="both"/>
        <w:rPr>
          <w:rFonts w:cstheme="minorHAnsi"/>
          <w:lang w:val="en-GB"/>
        </w:rPr>
      </w:pPr>
    </w:p>
    <w:p w14:paraId="34FD5F60" w14:textId="7740AC61" w:rsidR="004C7C60" w:rsidRDefault="004C7C60" w:rsidP="004C7C60">
      <w:pPr>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r w:rsidRPr="00074799">
        <w:rPr>
          <w:rFonts w:ascii="Times New Roman" w:hAnsi="Times New Roman" w:cs="Times New Roman"/>
          <w:b/>
          <w:bCs/>
          <w:lang w:val="en-GB"/>
        </w:rPr>
        <w:t>Table S</w:t>
      </w:r>
      <w:r>
        <w:rPr>
          <w:rFonts w:ascii="Times New Roman" w:hAnsi="Times New Roman" w:cs="Times New Roman"/>
          <w:b/>
          <w:bCs/>
          <w:lang w:val="en-GB"/>
        </w:rPr>
        <w:t>1</w:t>
      </w:r>
      <w:r w:rsidRPr="00074799">
        <w:rPr>
          <w:rFonts w:ascii="Times New Roman" w:hAnsi="Times New Roman" w:cs="Times New Roman"/>
          <w:lang w:val="en-GB"/>
        </w:rPr>
        <w:t xml:space="preserve"> </w:t>
      </w:r>
      <w:r w:rsidR="00F73A7D">
        <w:rPr>
          <w:rFonts w:ascii="Times New Roman" w:hAnsi="Times New Roman" w:cs="Times New Roman"/>
          <w:lang w:val="en-GB"/>
        </w:rPr>
        <w:t>Explanation of data columns</w:t>
      </w:r>
      <w:r w:rsidR="00231B2F">
        <w:rPr>
          <w:rFonts w:ascii="Times New Roman" w:hAnsi="Times New Roman" w:cs="Times New Roman"/>
          <w:lang w:val="en-GB"/>
        </w:rPr>
        <w:t xml:space="preserve"> (G=growth data, T</w:t>
      </w:r>
      <w:r w:rsidR="00231B2F" w:rsidRPr="004C66A1">
        <w:rPr>
          <w:rFonts w:ascii="Times New Roman" w:hAnsi="Times New Roman" w:cs="Times New Roman"/>
          <w:vertAlign w:val="subscript"/>
          <w:lang w:val="en-GB"/>
        </w:rPr>
        <w:t>opt</w:t>
      </w:r>
      <w:r w:rsidR="00231B2F" w:rsidRPr="002047F9">
        <w:rPr>
          <w:rFonts w:ascii="Times New Roman" w:hAnsi="Times New Roman" w:cs="Times New Roman"/>
          <w:lang w:val="en-GB"/>
        </w:rPr>
        <w:t>=</w:t>
      </w:r>
      <w:r w:rsidR="00231B2F">
        <w:rPr>
          <w:rFonts w:ascii="Times New Roman" w:hAnsi="Times New Roman" w:cs="Times New Roman"/>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rFonts w:ascii="Times New Roman" w:hAnsi="Times New Roman" w:cs="Times New Roman"/>
                <w:b w:val="0"/>
                <w:bCs w:val="0"/>
                <w:lang w:val="en-GB"/>
              </w:rPr>
            </w:pPr>
            <w:r w:rsidRPr="003F0225">
              <w:rPr>
                <w:rFonts w:ascii="Times New Roman" w:hAnsi="Times New Roman" w:cs="Times New Roman"/>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rFonts w:ascii="Times New Roman" w:hAnsi="Times New Roman" w:cs="Times New Roman"/>
                <w:i/>
                <w:iCs/>
                <w:color w:val="000000"/>
              </w:rPr>
            </w:pPr>
            <w:r w:rsidRPr="00A430C0">
              <w:rPr>
                <w:rFonts w:ascii="Times New Roman" w:hAnsi="Times New Roman" w:cs="Times New Roman"/>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w:t>
            </w:r>
            <w:r w:rsidR="00C01BD9">
              <w:rPr>
                <w:rFonts w:ascii="Times New Roman" w:hAnsi="Times New Roman" w:cs="Times New Roman"/>
                <w:lang w:val="en-GB"/>
              </w:rPr>
              <w:t>, T</w:t>
            </w:r>
            <w:r w:rsidR="00C01BD9" w:rsidRPr="004C66A1">
              <w:rPr>
                <w:rFonts w:ascii="Times New Roman" w:hAnsi="Times New Roman" w:cs="Times New Roman"/>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rFonts w:ascii="Times New Roman" w:hAnsi="Times New Roman" w:cs="Times New Roman"/>
                <w:i/>
                <w:iCs/>
                <w:color w:val="000000"/>
              </w:rPr>
            </w:pPr>
            <w:r w:rsidRPr="0014775B">
              <w:rPr>
                <w:rFonts w:ascii="Times New Roman" w:hAnsi="Times New Roman" w:cs="Times New Roman"/>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w:t>
            </w:r>
            <w:r w:rsidRPr="004C66A1">
              <w:rPr>
                <w:rFonts w:ascii="Times New Roman" w:hAnsi="Times New Roman" w:cs="Times New Roman"/>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Body mass [g] at the onset of the growth trial</w:t>
            </w:r>
            <w:r w:rsidR="00384BF5">
              <w:rPr>
                <w:rFonts w:ascii="Times New Roman" w:hAnsi="Times New Roman" w:cs="Times New Roman"/>
                <w:color w:val="000000"/>
                <w:lang w:val="en-US"/>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 xml:space="preserve">Body mass [g] at the </w:t>
            </w:r>
            <w:r>
              <w:rPr>
                <w:rFonts w:ascii="Times New Roman" w:hAnsi="Times New Roman" w:cs="Times New Roman"/>
                <w:color w:val="000000"/>
                <w:lang w:val="en-US"/>
              </w:rPr>
              <w:t xml:space="preserve">end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Geometric mean mass in t</w:t>
            </w:r>
            <w:r w:rsidRPr="00234BAC">
              <w:rPr>
                <w:rFonts w:ascii="Times New Roman" w:hAnsi="Times New Roman" w:cs="Times New Roman"/>
                <w:color w:val="000000"/>
                <w:vertAlign w:val="subscript"/>
                <w:lang w:val="en-US"/>
              </w:rPr>
              <w:t>1</w:t>
            </w:r>
            <w:r>
              <w:rPr>
                <w:rFonts w:ascii="Times New Roman" w:hAnsi="Times New Roman" w:cs="Times New Roman"/>
                <w:color w:val="000000"/>
                <w:lang w:val="en-US"/>
              </w:rPr>
              <w:t xml:space="preserve"> and t</w:t>
            </w:r>
            <w:r w:rsidRPr="00234BAC">
              <w:rPr>
                <w:rFonts w:ascii="Times New Roman" w:hAnsi="Times New Roman" w:cs="Times New Roman"/>
                <w:color w:val="000000"/>
                <w:vertAlign w:val="subscript"/>
                <w:lang w:val="en-US"/>
              </w:rPr>
              <w:t>2</w:t>
            </w:r>
            <w:r>
              <w:rPr>
                <w:rFonts w:ascii="Times New Roman" w:hAnsi="Times New Roman" w:cs="Times New Roman"/>
                <w:color w:val="000000"/>
                <w:lang w:val="en-US"/>
              </w:rPr>
              <w:t xml:space="preserve">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614CE">
              <w:rPr>
                <w:rFonts w:ascii="Times New Roman" w:hAnsi="Times New Roman" w:cs="Times New Roman"/>
                <w:color w:val="000000"/>
                <w:lang w:val="en-US"/>
              </w:rPr>
              <w:t>Representative body mass of size</w:t>
            </w:r>
            <w:r>
              <w:rPr>
                <w:rFonts w:ascii="Times New Roman" w:hAnsi="Times New Roman" w:cs="Times New Roman"/>
                <w:color w:val="000000"/>
                <w:lang w:val="en-US"/>
              </w:rPr>
              <w:t xml:space="preserve"> group in the growth trial, in case initial, final or geometric body mass could not be retrieved</w:t>
            </w:r>
            <w:r w:rsidR="00384BF5">
              <w:rPr>
                <w:rFonts w:ascii="Times New Roman" w:hAnsi="Times New Roman" w:cs="Times New Roman"/>
                <w:color w:val="000000"/>
                <w:lang w:val="en-US"/>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rFonts w:ascii="Times New Roman" w:hAnsi="Times New Roman" w:cs="Times New Roman"/>
                <w:i/>
                <w:iCs/>
                <w:color w:val="000000"/>
              </w:rPr>
            </w:pPr>
            <w:r w:rsidRPr="00A430C0">
              <w:rPr>
                <w:rFonts w:ascii="Times New Roman" w:hAnsi="Times New Roman" w:cs="Times New Roman"/>
                <w:i/>
                <w:iCs/>
                <w:color w:val="000000"/>
              </w:rPr>
              <w:t>consumption</w:t>
            </w:r>
          </w:p>
          <w:p w14:paraId="127850E4" w14:textId="77777777" w:rsidR="0014775B" w:rsidRPr="003F0225" w:rsidRDefault="0014775B" w:rsidP="0014775B">
            <w:pPr>
              <w:rPr>
                <w:rFonts w:ascii="Times New Roman" w:hAnsi="Times New Roman" w:cs="Times New Roman"/>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rFonts w:ascii="Times New Roman" w:hAnsi="Times New Roman" w:cs="Times New Roman"/>
                <w:i/>
                <w:iCs/>
                <w:color w:val="000000"/>
              </w:rPr>
            </w:pPr>
            <w:r w:rsidRPr="003F0225">
              <w:rPr>
                <w:rFonts w:ascii="Times New Roman" w:hAnsi="Times New Roman" w:cs="Times New Roman"/>
                <w:i/>
                <w:iCs/>
                <w:color w:val="000000"/>
              </w:rPr>
              <w:t>metabolic_rate</w:t>
            </w:r>
          </w:p>
          <w:p w14:paraId="218CE68B" w14:textId="5D0AFBDD" w:rsidR="0014775B" w:rsidRPr="003F0225" w:rsidRDefault="0014775B" w:rsidP="0014775B">
            <w:pPr>
              <w:contextualSpacing/>
              <w:rPr>
                <w:rFonts w:ascii="Times New Roman" w:hAnsi="Times New Roman" w:cs="Times New Roman"/>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Main response variable</w:t>
            </w:r>
            <w:r w:rsidR="00384BF5">
              <w:rPr>
                <w:rFonts w:ascii="Times New Roman" w:hAnsi="Times New Roman" w:cs="Times New Roman"/>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ype</w:t>
            </w:r>
          </w:p>
          <w:p w14:paraId="66EF246F" w14:textId="77777777" w:rsidR="004D167E" w:rsidRPr="003F0225" w:rsidRDefault="004D167E" w:rsidP="004D167E">
            <w:pPr>
              <w:rPr>
                <w:rFonts w:ascii="Times New Roman" w:hAnsi="Times New Roman" w:cs="Times New Roman"/>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E82C2B">
              <w:rPr>
                <w:rFonts w:ascii="Times New Roman" w:hAnsi="Times New Roman" w:cs="Times New Roman"/>
                <w:color w:val="000000"/>
                <w:lang w:val="en-US"/>
              </w:rPr>
              <w:t>Type of respiration measurement (resting</w:t>
            </w:r>
            <w:r>
              <w:rPr>
                <w:rFonts w:ascii="Times New Roman" w:hAnsi="Times New Roman" w:cs="Times New Roman"/>
                <w:color w:val="000000"/>
                <w:lang w:val="en-US"/>
              </w:rPr>
              <w:t>, routine, standard)</w:t>
            </w:r>
            <w:r w:rsidR="00384BF5">
              <w:rPr>
                <w:rFonts w:ascii="Times New Roman" w:hAnsi="Times New Roman" w:cs="Times New Roman"/>
                <w:color w:val="000000"/>
                <w:lang w:val="en-US"/>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unit</w:t>
            </w:r>
          </w:p>
          <w:p w14:paraId="439FB007" w14:textId="7EAEF652" w:rsidR="004D167E" w:rsidRPr="003F0225" w:rsidRDefault="004D167E" w:rsidP="004D167E">
            <w:pPr>
              <w:contextualSpacing/>
              <w:rPr>
                <w:rFonts w:ascii="Times New Roman" w:hAnsi="Times New Roman" w:cs="Times New Roman"/>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Unit of response variable</w:t>
            </w:r>
            <w:r w:rsidR="00384BF5">
              <w:rPr>
                <w:rFonts w:ascii="Times New Roman" w:hAnsi="Times New Roman" w:cs="Times New Roman"/>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iginal_unit</w:t>
            </w:r>
          </w:p>
          <w:p w14:paraId="0197F84C" w14:textId="1EA8BB20" w:rsidR="004D167E" w:rsidRPr="003F0225" w:rsidRDefault="004D167E" w:rsidP="004D167E">
            <w:pPr>
              <w:contextualSpacing/>
              <w:rPr>
                <w:rFonts w:ascii="Times New Roman" w:hAnsi="Times New Roman" w:cs="Times New Roman"/>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iginal unit of response variable. If different from “</w:t>
            </w:r>
            <w:r w:rsidRPr="005D1507">
              <w:rPr>
                <w:rFonts w:ascii="Times New Roman" w:hAnsi="Times New Roman" w:cs="Times New Roman"/>
                <w:b/>
                <w:bCs/>
                <w:i/>
                <w:iCs/>
                <w:lang w:val="en-GB"/>
              </w:rPr>
              <w:t>unit</w:t>
            </w:r>
            <w:r>
              <w:rPr>
                <w:rFonts w:ascii="Times New Roman" w:hAnsi="Times New Roman" w:cs="Times New Roman"/>
                <w:lang w:val="en-GB"/>
              </w:rPr>
              <w:t>”, see “</w:t>
            </w:r>
            <w:r w:rsidRPr="001869D4">
              <w:rPr>
                <w:rFonts w:ascii="Times New Roman" w:hAnsi="Times New Roman" w:cs="Times New Roman"/>
                <w:b/>
                <w:bCs/>
                <w:i/>
                <w:iCs/>
                <w:lang w:val="en-GB"/>
              </w:rPr>
              <w:t>notes</w:t>
            </w:r>
            <w:r>
              <w:rPr>
                <w:rFonts w:ascii="Times New Roman" w:hAnsi="Times New Roman" w:cs="Times New Roman"/>
                <w:lang w:val="en-GB"/>
              </w:rPr>
              <w:t>” column for information on conversion</w:t>
            </w:r>
            <w:r w:rsidR="00384BF5">
              <w:rPr>
                <w:rFonts w:ascii="Times New Roman" w:hAnsi="Times New Roman" w:cs="Times New Roman"/>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mass_g</w:t>
            </w:r>
          </w:p>
          <w:p w14:paraId="0BA04FE7" w14:textId="43B78998" w:rsidR="004D167E" w:rsidRPr="003F0225" w:rsidRDefault="004D167E" w:rsidP="004D167E">
            <w:pPr>
              <w:contextualSpacing/>
              <w:rPr>
                <w:rFonts w:ascii="Times New Roman" w:hAnsi="Times New Roman" w:cs="Times New Roman"/>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in experiment [g]</w:t>
            </w:r>
            <w:r w:rsidR="00384BF5">
              <w:rPr>
                <w:rFonts w:ascii="Times New Roman" w:hAnsi="Times New Roman" w:cs="Times New Roman"/>
                <w:lang w:val="en-GB"/>
              </w:rPr>
              <w:t>.</w:t>
            </w:r>
            <w:r w:rsidR="002D06AA">
              <w:rPr>
                <w:rFonts w:ascii="Times New Roman" w:hAnsi="Times New Roman" w:cs="Times New Roman"/>
                <w:lang w:val="en-GB"/>
              </w:rPr>
              <w:t xml:space="preserve"> Some studies report body masses before and some after the feeding trials</w:t>
            </w:r>
            <w:r w:rsidR="00C37064">
              <w:rPr>
                <w:rFonts w:ascii="Times New Roman" w:hAnsi="Times New Roman" w:cs="Times New Roman"/>
                <w:lang w:val="en-GB"/>
              </w:rPr>
              <w:t xml:space="preserve">. See </w:t>
            </w:r>
            <w:r w:rsidR="00C37064">
              <w:rPr>
                <w:rFonts w:ascii="Times New Roman" w:hAnsi="Times New Roman" w:cs="Times New Roman"/>
                <w:lang w:val="en-GB"/>
              </w:rPr>
              <w:t>“</w:t>
            </w:r>
            <w:r w:rsidR="00C37064" w:rsidRPr="001869D4">
              <w:rPr>
                <w:rFonts w:ascii="Times New Roman" w:hAnsi="Times New Roman" w:cs="Times New Roman"/>
                <w:b/>
                <w:bCs/>
                <w:i/>
                <w:iCs/>
                <w:lang w:val="en-GB"/>
              </w:rPr>
              <w:t>notes</w:t>
            </w:r>
            <w:r w:rsidR="00C37064">
              <w:rPr>
                <w:rFonts w:ascii="Times New Roman" w:hAnsi="Times New Roman" w:cs="Times New Roman"/>
                <w:lang w:val="en-GB"/>
              </w:rPr>
              <w:t>”</w:t>
            </w:r>
            <w:r w:rsidR="0067590A">
              <w:rPr>
                <w:rFonts w:ascii="Times New Roman" w:hAnsi="Times New Roman" w:cs="Times New Roman"/>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emp_c</w:t>
            </w:r>
          </w:p>
          <w:p w14:paraId="4412CDF9" w14:textId="07EBDCC6" w:rsidR="004D167E" w:rsidRPr="003F0225" w:rsidRDefault="004D167E" w:rsidP="004D167E">
            <w:pPr>
              <w:contextualSpacing/>
              <w:rPr>
                <w:rFonts w:ascii="Times New Roman" w:hAnsi="Times New Roman" w:cs="Times New Roman"/>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Experimental temperature [</w:t>
            </w:r>
            <m:oMath>
              <m:r>
                <w:rPr>
                  <w:rFonts w:ascii="Cambria Math" w:hAnsi="Cambria Math" w:cs="Times New Roman"/>
                  <w:lang w:val="en-GB"/>
                </w:rPr>
                <m:t>℃</m:t>
              </m:r>
            </m:oMath>
            <w:r w:rsidR="00690D78">
              <w:rPr>
                <w:rFonts w:ascii="Times New Roman" w:eastAsiaTheme="minorEastAsia" w:hAnsi="Times New Roman" w:cs="Times New Roman"/>
                <w:lang w:val="en-GB"/>
              </w:rPr>
              <w:t>]</w:t>
            </w:r>
            <w:r w:rsidR="00384BF5">
              <w:rPr>
                <w:rFonts w:ascii="Times New Roman" w:eastAsiaTheme="minorEastAsia" w:hAnsi="Times New Roman" w:cs="Times New Roman"/>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above_peak_temp</w:t>
            </w:r>
          </w:p>
          <w:p w14:paraId="4A73ADE2" w14:textId="420A33C9" w:rsidR="004D167E" w:rsidRPr="003F0225" w:rsidRDefault="004D167E" w:rsidP="004D167E">
            <w:pPr>
              <w:contextualSpacing/>
              <w:rPr>
                <w:rFonts w:ascii="Times New Roman" w:hAnsi="Times New Roman" w:cs="Times New Roman"/>
                <w:i/>
                <w:iCs/>
                <w:color w:val="000000"/>
              </w:rPr>
            </w:pPr>
          </w:p>
        </w:tc>
        <w:tc>
          <w:tcPr>
            <w:tcW w:w="4819" w:type="dxa"/>
          </w:tcPr>
          <w:p w14:paraId="52E2A0C0" w14:textId="0DE26116"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Is the experiment </w:t>
            </w:r>
            <w:r w:rsidR="005D0723">
              <w:rPr>
                <w:rFonts w:ascii="Times New Roman" w:hAnsi="Times New Roman" w:cs="Times New Roman"/>
                <w:lang w:val="en-GB"/>
              </w:rPr>
              <w:t>conduced at temperature above peak temperature for the given siz</w:t>
            </w:r>
            <w:r w:rsidR="008F01DD">
              <w:rPr>
                <w:rFonts w:ascii="Times New Roman" w:hAnsi="Times New Roman" w:cs="Times New Roman"/>
                <w:lang w:val="en-GB"/>
              </w:rPr>
              <w:t>e</w:t>
            </w:r>
            <w:r w:rsidR="005D0723">
              <w:rPr>
                <w:rFonts w:ascii="Times New Roman" w:hAnsi="Times New Roman" w:cs="Times New Roman"/>
                <w:lang w:val="en-GB"/>
              </w:rPr>
              <w:t xml:space="preserve"> group?</w:t>
            </w:r>
            <w:r w:rsidR="00D05CCE">
              <w:rPr>
                <w:rFonts w:ascii="Times New Roman" w:hAnsi="Times New Roman" w:cs="Times New Roman"/>
                <w:lang w:val="en-GB"/>
              </w:rPr>
              <w:t xml:space="preserve"> Determined </w:t>
            </w:r>
            <w:r w:rsidR="001D7403">
              <w:rPr>
                <w:rFonts w:ascii="Times New Roman" w:hAnsi="Times New Roman" w:cs="Times New Roman"/>
                <w:lang w:val="en-GB"/>
              </w:rPr>
              <w:t xml:space="preserve">either by the authors using e.g. polynomial regression to be a size between experimental sizes, or as the temperature where the rate was highest or </w:t>
            </w:r>
            <w:r w:rsidR="00D05CCE">
              <w:rPr>
                <w:rFonts w:ascii="Times New Roman" w:hAnsi="Times New Roman" w:cs="Times New Roman"/>
                <w:lang w:val="en-GB"/>
              </w:rPr>
              <w:t xml:space="preserve">by </w:t>
            </w:r>
            <w:r w:rsidR="005A342E">
              <w:rPr>
                <w:rFonts w:ascii="Times New Roman" w:hAnsi="Times New Roman" w:cs="Times New Roman"/>
                <w:lang w:val="en-GB"/>
              </w:rPr>
              <w:t xml:space="preserve">graphically </w:t>
            </w:r>
            <w:r w:rsidR="00D05CCE">
              <w:rPr>
                <w:rFonts w:ascii="Times New Roman" w:hAnsi="Times New Roman" w:cs="Times New Roman"/>
                <w:lang w:val="en-GB"/>
              </w:rPr>
              <w:t>inspectin</w:t>
            </w:r>
            <w:r w:rsidR="00745B9B">
              <w:rPr>
                <w:rFonts w:ascii="Times New Roman" w:hAnsi="Times New Roman" w:cs="Times New Roman"/>
                <w:lang w:val="en-GB"/>
              </w:rPr>
              <w:t>g</w:t>
            </w:r>
            <w:r w:rsidR="00D05CCE">
              <w:rPr>
                <w:rFonts w:ascii="Times New Roman" w:hAnsi="Times New Roman" w:cs="Times New Roman"/>
                <w:lang w:val="en-GB"/>
              </w:rPr>
              <w:t xml:space="preserve"> data</w:t>
            </w:r>
            <w:r w:rsidR="005217F7">
              <w:rPr>
                <w:rFonts w:ascii="Times New Roman" w:hAnsi="Times New Roman" w:cs="Times New Roman"/>
                <w:lang w:val="en-GB"/>
              </w:rPr>
              <w:t xml:space="preserve"> for each species </w:t>
            </w:r>
            <w:r w:rsidR="000104C1">
              <w:rPr>
                <w:rFonts w:ascii="Times New Roman" w:hAnsi="Times New Roman" w:cs="Times New Roman"/>
                <w:lang w:val="en-GB"/>
              </w:rPr>
              <w:t>separately</w:t>
            </w:r>
            <w:r w:rsidR="008B0784">
              <w:rPr>
                <w:rFonts w:ascii="Times New Roman" w:hAnsi="Times New Roman" w:cs="Times New Roman"/>
                <w:lang w:val="en-GB"/>
              </w:rPr>
              <w:t xml:space="preserve">, see </w:t>
            </w:r>
            <w:hyperlink r:id="rId18" w:history="1">
              <w:r w:rsidR="008B0784" w:rsidRPr="001B0B45">
                <w:rPr>
                  <w:rStyle w:val="Hyperlink"/>
                  <w:rFonts w:ascii="Times New Roman" w:hAnsi="Times New Roman" w:cs="Times New Roman"/>
                  <w:lang w:val="en-GB"/>
                </w:rPr>
                <w:t>https://github.com/maxlindmark/scaling/blob/master/R/exploration/explore_clean_meta_cons.R</w:t>
              </w:r>
            </w:hyperlink>
            <w:r w:rsidR="008B0784">
              <w:rPr>
                <w:rFonts w:ascii="Times New Roman" w:hAnsi="Times New Roman" w:cs="Times New Roman"/>
                <w:lang w:val="en-GB"/>
              </w:rPr>
              <w:t xml:space="preserve">  and </w:t>
            </w:r>
            <w:hyperlink r:id="rId19" w:history="1">
              <w:r w:rsidR="008B0784" w:rsidRPr="001B0B45">
                <w:rPr>
                  <w:rStyle w:val="Hyperlink"/>
                  <w:rFonts w:ascii="Times New Roman" w:hAnsi="Times New Roman" w:cs="Times New Roman"/>
                  <w:lang w:val="en-GB"/>
                </w:rPr>
                <w:t>https://github.com/maxlindmark/scaling/blob/master/R/exploration/explore_clean_growth.R</w:t>
              </w:r>
            </w:hyperlink>
            <w:r w:rsidR="008B0784">
              <w:rPr>
                <w:rFonts w:ascii="Times New Roman" w:hAnsi="Times New Roman" w:cs="Times New Roman"/>
                <w:lang w:val="en-GB"/>
              </w:rPr>
              <w:t xml:space="preserve">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common_name</w:t>
            </w:r>
          </w:p>
          <w:p w14:paraId="723EB10A" w14:textId="7CE50764" w:rsidR="004D167E" w:rsidRPr="003F0225" w:rsidRDefault="004D167E" w:rsidP="004D167E">
            <w:pPr>
              <w:contextualSpacing/>
              <w:rPr>
                <w:rFonts w:ascii="Times New Roman" w:hAnsi="Times New Roman" w:cs="Times New Roman"/>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ommon name of species</w:t>
            </w:r>
            <w:r w:rsidR="00384BF5">
              <w:rPr>
                <w:rFonts w:ascii="Times New Roman" w:hAnsi="Times New Roman" w:cs="Times New Roman"/>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species</w:t>
            </w:r>
          </w:p>
          <w:p w14:paraId="339DB5A8" w14:textId="547045D2" w:rsidR="004D167E" w:rsidRPr="003F0225" w:rsidRDefault="004D167E" w:rsidP="004D167E">
            <w:pPr>
              <w:contextualSpacing/>
              <w:rPr>
                <w:rFonts w:ascii="Times New Roman" w:hAnsi="Times New Roman" w:cs="Times New Roman"/>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Scientific name of species</w:t>
            </w:r>
            <w:r w:rsidR="00384BF5">
              <w:rPr>
                <w:rFonts w:ascii="Times New Roman" w:hAnsi="Times New Roman" w:cs="Times New Roman"/>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genus</w:t>
            </w:r>
          </w:p>
          <w:p w14:paraId="38A7EAFB" w14:textId="25A26DDD" w:rsidR="004D167E" w:rsidRPr="003F0225" w:rsidRDefault="004D167E" w:rsidP="004D167E">
            <w:pPr>
              <w:contextualSpacing/>
              <w:rPr>
                <w:rFonts w:ascii="Times New Roman" w:hAnsi="Times New Roman" w:cs="Times New Roman"/>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enus of species</w:t>
            </w:r>
            <w:r w:rsidR="00384BF5">
              <w:rPr>
                <w:rFonts w:ascii="Times New Roman" w:hAnsi="Times New Roman" w:cs="Times New Roman"/>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family</w:t>
            </w:r>
          </w:p>
          <w:p w14:paraId="42FFFB03" w14:textId="3FE38DF2" w:rsidR="004D167E" w:rsidRPr="003F0225" w:rsidRDefault="004D167E" w:rsidP="004D167E">
            <w:pPr>
              <w:contextualSpacing/>
              <w:rPr>
                <w:rFonts w:ascii="Times New Roman" w:hAnsi="Times New Roman" w:cs="Times New Roman"/>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Family of species</w:t>
            </w:r>
            <w:r w:rsidR="00384BF5">
              <w:rPr>
                <w:rFonts w:ascii="Times New Roman" w:hAnsi="Times New Roman" w:cs="Times New Roman"/>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der</w:t>
            </w:r>
          </w:p>
          <w:p w14:paraId="6D3BD78F" w14:textId="0BBE6C6A" w:rsidR="004D167E" w:rsidRPr="003F0225" w:rsidRDefault="004D167E" w:rsidP="004D167E">
            <w:pPr>
              <w:contextualSpacing/>
              <w:rPr>
                <w:rFonts w:ascii="Times New Roman" w:hAnsi="Times New Roman" w:cs="Times New Roman"/>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der of species</w:t>
            </w:r>
            <w:r w:rsidR="00384BF5">
              <w:rPr>
                <w:rFonts w:ascii="Times New Roman" w:hAnsi="Times New Roman" w:cs="Times New Roman"/>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habitat</w:t>
            </w:r>
          </w:p>
          <w:p w14:paraId="3D1CC7FD" w14:textId="7E5B67C4" w:rsidR="004D167E" w:rsidRPr="003F0225" w:rsidRDefault="004D167E" w:rsidP="004D167E">
            <w:pPr>
              <w:contextualSpacing/>
              <w:rPr>
                <w:rFonts w:ascii="Times New Roman" w:hAnsi="Times New Roman" w:cs="Times New Roman"/>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Species natural habitat, taken from </w:t>
            </w:r>
            <w:r w:rsidR="00E144DD">
              <w:rPr>
                <w:rFonts w:ascii="Times New Roman" w:hAnsi="Times New Roman" w:cs="Times New Roman"/>
                <w:lang w:val="en-GB"/>
              </w:rPr>
              <w:t xml:space="preserve">FishBase </w:t>
            </w:r>
            <w:r w:rsidR="00AB5459">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AB5459">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lifestyle</w:t>
            </w:r>
          </w:p>
          <w:p w14:paraId="27B3EEF3" w14:textId="2B3C600D" w:rsidR="004D167E" w:rsidRPr="003F0225" w:rsidRDefault="004D167E" w:rsidP="004D167E">
            <w:pPr>
              <w:contextualSpacing/>
              <w:rPr>
                <w:rFonts w:ascii="Times New Roman" w:hAnsi="Times New Roman" w:cs="Times New Roman"/>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Lifestyle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biogeography</w:t>
            </w:r>
          </w:p>
          <w:p w14:paraId="7F241464" w14:textId="19F5F77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Biogeography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rophic_level</w:t>
            </w:r>
          </w:p>
          <w:p w14:paraId="550BE159" w14:textId="11347FA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Trophic level of species,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rFonts w:ascii="Times New Roman" w:hAnsi="Times New Roman" w:cs="Times New Roman"/>
                <w:i/>
                <w:iCs/>
                <w:color w:val="000000"/>
              </w:rPr>
            </w:pPr>
            <w:r w:rsidRPr="00915408">
              <w:rPr>
                <w:rFonts w:ascii="Times New Roman" w:hAnsi="Times New Roman" w:cs="Times New Roman"/>
                <w:i/>
                <w:iCs/>
                <w:color w:val="000000"/>
              </w:rPr>
              <w:t>w_maturation_g</w:t>
            </w:r>
          </w:p>
        </w:tc>
        <w:tc>
          <w:tcPr>
            <w:tcW w:w="4819" w:type="dxa"/>
          </w:tcPr>
          <w:p w14:paraId="63A919C1" w14:textId="40C6200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g] at maturation</w:t>
            </w:r>
            <w:r w:rsidR="00E71112">
              <w:rPr>
                <w:rFonts w:ascii="Times New Roman" w:hAnsi="Times New Roman" w:cs="Times New Roman"/>
                <w:lang w:val="en-GB"/>
              </w:rPr>
              <w:t xml:space="preserve"> taken from FishBase</w:t>
            </w:r>
            <w:r w:rsidR="00915408">
              <w:rPr>
                <w:rFonts w:ascii="Times New Roman" w:hAnsi="Times New Roman" w:cs="Times New Roman"/>
                <w:lang w:val="en-GB"/>
              </w:rPr>
              <w:t xml:space="preserve"> </w:t>
            </w:r>
            <w:r w:rsidR="00915408">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915408">
              <w:rPr>
                <w:rFonts w:ascii="Times New Roman" w:hAnsi="Times New Roman" w:cs="Times New Roman"/>
                <w:lang w:val="en-GB"/>
              </w:rPr>
              <w:fldChar w:fldCharType="end"/>
            </w:r>
            <w:r w:rsidR="00F7261E">
              <w:rPr>
                <w:rFonts w:ascii="Times New Roman" w:hAnsi="Times New Roman" w:cs="Times New Roman"/>
                <w:lang w:val="en-GB"/>
              </w:rPr>
              <w:t>.</w:t>
            </w:r>
            <w:r w:rsidR="00915408">
              <w:rPr>
                <w:rFonts w:ascii="Times New Roman" w:hAnsi="Times New Roman" w:cs="Times New Roman"/>
                <w:lang w:val="en-GB"/>
              </w:rPr>
              <w:t xml:space="preserve"> </w:t>
            </w:r>
            <w:r w:rsidR="00F7261E">
              <w:rPr>
                <w:rFonts w:ascii="Times New Roman" w:hAnsi="Times New Roman" w:cs="Times New Roman"/>
                <w:lang w:val="en-GB"/>
              </w:rPr>
              <w:t>I</w:t>
            </w:r>
            <w:r w:rsidR="00915408">
              <w:rPr>
                <w:rFonts w:ascii="Times New Roman" w:hAnsi="Times New Roman" w:cs="Times New Roman"/>
                <w:lang w:val="en-GB"/>
              </w:rPr>
              <w:t>f not available, weight was estimated from length using species-specific allometric weight-length</w:t>
            </w:r>
            <w:r w:rsidR="00F7261E">
              <w:rPr>
                <w:rFonts w:ascii="Times New Roman" w:hAnsi="Times New Roman" w:cs="Times New Roman"/>
                <w:lang w:val="en-GB"/>
              </w:rPr>
              <w:t>,</w:t>
            </w:r>
            <w:r w:rsidR="00915408">
              <w:rPr>
                <w:rFonts w:ascii="Times New Roman" w:hAnsi="Times New Roman" w:cs="Times New Roman"/>
                <w:lang w:val="en-GB"/>
              </w:rPr>
              <w:t xml:space="preserve"> else taken from </w:t>
            </w:r>
            <w:r w:rsidR="008614E5">
              <w:rPr>
                <w:rFonts w:ascii="Times New Roman" w:hAnsi="Times New Roman" w:cs="Times New Roman"/>
                <w:lang w:val="en-GB"/>
              </w:rPr>
              <w:t>alternative</w:t>
            </w:r>
            <w:r w:rsidR="00915408">
              <w:rPr>
                <w:rFonts w:ascii="Times New Roman" w:hAnsi="Times New Roman" w:cs="Times New Roman"/>
                <w:lang w:val="en-GB"/>
              </w:rPr>
              <w:t xml:space="preserve"> source</w:t>
            </w:r>
            <w:r w:rsidR="008614E5">
              <w:rPr>
                <w:rFonts w:ascii="Times New Roman" w:hAnsi="Times New Roman" w:cs="Times New Roman"/>
                <w:lang w:val="en-GB"/>
              </w:rPr>
              <w:t>s</w:t>
            </w:r>
            <w:r w:rsidR="00915408">
              <w:rPr>
                <w:rFonts w:ascii="Times New Roman" w:hAnsi="Times New Roman" w:cs="Times New Roman"/>
                <w:lang w:val="en-GB"/>
              </w:rPr>
              <w:t xml:space="preserve"> (see </w:t>
            </w:r>
            <w:r w:rsidR="00915408" w:rsidRPr="00801BD0">
              <w:rPr>
                <w:rFonts w:ascii="Times New Roman" w:hAnsi="Times New Roman" w:cs="Times New Roman"/>
                <w:lang w:val="en-GB"/>
              </w:rPr>
              <w:t>”</w:t>
            </w:r>
            <w:r w:rsidR="00915408" w:rsidRPr="001869D4">
              <w:rPr>
                <w:rFonts w:ascii="Times New Roman" w:hAnsi="Times New Roman" w:cs="Times New Roman"/>
                <w:b/>
                <w:bCs/>
                <w:i/>
                <w:iCs/>
                <w:lang w:val="en-GB"/>
              </w:rPr>
              <w:t>notes</w:t>
            </w:r>
            <w:r w:rsidR="00915408" w:rsidRPr="00801BD0">
              <w:rPr>
                <w:rFonts w:ascii="Times New Roman" w:hAnsi="Times New Roman" w:cs="Times New Roman"/>
                <w:lang w:val="en-GB"/>
              </w:rPr>
              <w:t>”</w:t>
            </w:r>
            <w:r w:rsidR="00915408">
              <w:rPr>
                <w:rFonts w:ascii="Times New Roman" w:hAnsi="Times New Roman" w:cs="Times New Roman"/>
                <w:lang w:val="en-GB"/>
              </w:rPr>
              <w:t>)</w:t>
            </w:r>
            <w:r w:rsidR="00F316C4">
              <w:rPr>
                <w:rFonts w:ascii="Times New Roman" w:hAnsi="Times New Roman" w:cs="Times New Roman"/>
                <w:lang w:val="en-GB"/>
              </w:rPr>
              <w:t xml:space="preserve"> . Used to estimate relative body size across species in the data</w:t>
            </w:r>
            <w:r w:rsidR="003B67C2">
              <w:rPr>
                <w:rFonts w:ascii="Times New Roman" w:hAnsi="Times New Roman" w:cs="Times New Roman"/>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w_max_published_g</w:t>
            </w:r>
          </w:p>
          <w:p w14:paraId="7CD91EBE" w14:textId="5D8D49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published weight</w:t>
            </w:r>
            <w:r w:rsidR="00E71112">
              <w:rPr>
                <w:rFonts w:ascii="Times New Roman" w:hAnsi="Times New Roman" w:cs="Times New Roman"/>
                <w:lang w:val="en-GB"/>
              </w:rPr>
              <w:t xml:space="preserve"> </w:t>
            </w:r>
            <w:r w:rsidR="0035658F">
              <w:rPr>
                <w:rFonts w:ascii="Times New Roman" w:hAnsi="Times New Roman" w:cs="Times New Roman"/>
                <w:lang w:val="en-GB"/>
              </w:rPr>
              <w:t xml:space="preserve">[g] </w:t>
            </w:r>
            <w:r w:rsidR="00E71112">
              <w:rPr>
                <w:rFonts w:ascii="Times New Roman" w:hAnsi="Times New Roman" w:cs="Times New Roman"/>
                <w:lang w:val="en-GB"/>
              </w:rPr>
              <w:t>taken from FishBase</w:t>
            </w:r>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E71112">
              <w:rPr>
                <w:rFonts w:ascii="Times New Roman" w:hAnsi="Times New Roman" w:cs="Times New Roman"/>
                <w:lang w:val="en-GB"/>
              </w:rPr>
              <w:t>.</w:t>
            </w:r>
            <w:r>
              <w:rPr>
                <w:rFonts w:ascii="Times New Roman" w:hAnsi="Times New Roman" w:cs="Times New Roman"/>
                <w:lang w:val="en-GB"/>
              </w:rPr>
              <w:t xml:space="preserve"> </w:t>
            </w:r>
            <w:r w:rsidR="00E71112">
              <w:rPr>
                <w:rFonts w:ascii="Times New Roman" w:hAnsi="Times New Roman" w:cs="Times New Roman"/>
                <w:lang w:val="en-GB"/>
              </w:rPr>
              <w:t>I</w:t>
            </w:r>
            <w:r>
              <w:rPr>
                <w:rFonts w:ascii="Times New Roman" w:hAnsi="Times New Roman" w:cs="Times New Roman"/>
                <w:lang w:val="en-GB"/>
              </w:rPr>
              <w:t>f not available, weight was estimated from length using species-specific allometric weight-length</w:t>
            </w:r>
            <w:r w:rsidR="00E71112">
              <w:rPr>
                <w:rFonts w:ascii="Times New Roman" w:hAnsi="Times New Roman" w:cs="Times New Roman"/>
                <w:lang w:val="en-GB"/>
              </w:rPr>
              <w:t>,</w:t>
            </w:r>
            <w:r>
              <w:rPr>
                <w:rFonts w:ascii="Times New Roman" w:hAnsi="Times New Roman" w:cs="Times New Roman"/>
                <w:lang w:val="en-GB"/>
              </w:rPr>
              <w:t xml:space="preserve"> else taken from </w:t>
            </w:r>
            <w:r w:rsidR="008614E5">
              <w:rPr>
                <w:rFonts w:ascii="Times New Roman" w:hAnsi="Times New Roman" w:cs="Times New Roman"/>
                <w:lang w:val="en-GB"/>
              </w:rPr>
              <w:t>alternative</w:t>
            </w:r>
            <w:r>
              <w:rPr>
                <w:rFonts w:ascii="Times New Roman" w:hAnsi="Times New Roman" w:cs="Times New Roman"/>
                <w:lang w:val="en-GB"/>
              </w:rPr>
              <w:t xml:space="preserve"> source</w:t>
            </w:r>
            <w:r w:rsidR="008614E5">
              <w:rPr>
                <w:rFonts w:ascii="Times New Roman" w:hAnsi="Times New Roman" w:cs="Times New Roman"/>
                <w:lang w:val="en-GB"/>
              </w:rPr>
              <w:t>s</w:t>
            </w:r>
            <w:r>
              <w:rPr>
                <w:rFonts w:ascii="Times New Roman" w:hAnsi="Times New Roman" w:cs="Times New Roman"/>
                <w:lang w:val="en-GB"/>
              </w:rPr>
              <w:t xml:space="preserve"> (see </w:t>
            </w:r>
            <w:r w:rsidRPr="00801BD0">
              <w:rPr>
                <w:rFonts w:ascii="Times New Roman" w:hAnsi="Times New Roman" w:cs="Times New Roman"/>
                <w:lang w:val="en-GB"/>
              </w:rPr>
              <w:t>”</w:t>
            </w:r>
            <w:r w:rsidRPr="001869D4">
              <w:rPr>
                <w:rFonts w:ascii="Times New Roman" w:hAnsi="Times New Roman" w:cs="Times New Roman"/>
                <w:b/>
                <w:bCs/>
                <w:i/>
                <w:iCs/>
                <w:lang w:val="en-GB"/>
              </w:rPr>
              <w:t>notes</w:t>
            </w:r>
            <w:r w:rsidRPr="00801BD0">
              <w:rPr>
                <w:rFonts w:ascii="Times New Roman" w:hAnsi="Times New Roman" w:cs="Times New Roman"/>
                <w:lang w:val="en-GB"/>
              </w:rPr>
              <w:t>”</w:t>
            </w:r>
            <w:r>
              <w:rPr>
                <w:rFonts w:ascii="Times New Roman" w:hAnsi="Times New Roman" w:cs="Times New Roman"/>
                <w:lang w:val="en-GB"/>
              </w:rPr>
              <w:t>)</w:t>
            </w:r>
            <w:r w:rsidR="00F316C4">
              <w:rPr>
                <w:rFonts w:ascii="Times New Roman" w:hAnsi="Times New Roman" w:cs="Times New Roman"/>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n</w:t>
            </w:r>
          </w:p>
          <w:p w14:paraId="5A33C9F2" w14:textId="77777777"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in.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8614E5">
              <w:rPr>
                <w:rFonts w:ascii="Times New Roman" w:hAnsi="Times New Roman" w:cs="Times New Roman"/>
                <w:lang w:val="en-GB"/>
              </w:rPr>
              <w:t>. If not available on FishBase, data were taken from alternative sources</w:t>
            </w:r>
            <w:r w:rsidR="004E3AF7">
              <w:rPr>
                <w:rFonts w:ascii="Times New Roman" w:hAnsi="Times New Roman" w:cs="Times New Roman"/>
                <w:lang w:val="en-GB"/>
              </w:rPr>
              <w:t xml:space="preserve"> (see </w:t>
            </w:r>
            <w:r w:rsidR="004E3AF7" w:rsidRPr="00801BD0">
              <w:rPr>
                <w:rFonts w:ascii="Times New Roman" w:hAnsi="Times New Roman" w:cs="Times New Roman"/>
                <w:lang w:val="en-GB"/>
              </w:rPr>
              <w:t>”</w:t>
            </w:r>
            <w:r w:rsidR="004E3AF7" w:rsidRPr="001869D4">
              <w:rPr>
                <w:rFonts w:ascii="Times New Roman" w:hAnsi="Times New Roman" w:cs="Times New Roman"/>
                <w:b/>
                <w:bCs/>
                <w:i/>
                <w:iCs/>
                <w:lang w:val="en-GB"/>
              </w:rPr>
              <w:t>notes</w:t>
            </w:r>
            <w:r w:rsidR="004E3AF7" w:rsidRPr="00801BD0">
              <w:rPr>
                <w:rFonts w:ascii="Times New Roman" w:hAnsi="Times New Roman" w:cs="Times New Roman"/>
                <w:lang w:val="en-GB"/>
              </w:rPr>
              <w:t>”</w:t>
            </w:r>
            <w:r w:rsidR="004E3AF7">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ax</w:t>
            </w:r>
          </w:p>
          <w:p w14:paraId="5A0074D0" w14:textId="5FA683AE"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d</w:t>
            </w:r>
          </w:p>
          <w:p w14:paraId="21E3D351" w14:textId="06A3F31A"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pref_temp_mid</w:t>
            </w:r>
          </w:p>
          <w:p w14:paraId="6019133D" w14:textId="5596FCF1"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Median of preferred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w:t>
            </w:r>
            <w:r>
              <w:rPr>
                <w:rFonts w:ascii="Times New Roman" w:hAnsi="Times New Roman" w:cs="Times New Roman"/>
                <w:lang w:val="en-GB"/>
              </w:rPr>
              <w:lastRenderedPageBreak/>
              <w:t xml:space="preserve">from FishBas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FishBase, data were taken from alternative sources (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r w:rsidR="006831FB" w:rsidRPr="00801BD0">
              <w:rPr>
                <w:rFonts w:ascii="Times New Roman" w:hAnsi="Times New Roman" w:cs="Times New Roman"/>
                <w:lang w:val="en-GB"/>
              </w:rPr>
              <w:t>”</w:t>
            </w:r>
            <w:r w:rsidR="006831FB">
              <w:rPr>
                <w:rFonts w:ascii="Times New Roman" w:hAnsi="Times New Roman" w:cs="Times New Roman"/>
                <w:lang w:val="en-GB"/>
              </w:rPr>
              <w:t>)</w:t>
            </w:r>
            <w:r w:rsidR="0033365E">
              <w:rPr>
                <w:rFonts w:ascii="Times New Roman" w:hAnsi="Times New Roman" w:cs="Times New Roman"/>
                <w:lang w:val="en-GB"/>
              </w:rPr>
              <w:t xml:space="preserve">. </w:t>
            </w:r>
            <w:r w:rsidR="00956E13">
              <w:rPr>
                <w:rFonts w:ascii="Times New Roman" w:hAnsi="Times New Roman" w:cs="Times New Roman"/>
                <w:lang w:val="en-GB"/>
              </w:rPr>
              <w:t>Used to compare experimental temperatures to common temperatures for species</w:t>
            </w:r>
            <w:r w:rsidR="00384BF5">
              <w:rPr>
                <w:rFonts w:ascii="Times New Roman" w:hAnsi="Times New Roman" w:cs="Times New Roman"/>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rFonts w:ascii="Times New Roman" w:hAnsi="Times New Roman" w:cs="Times New Roman"/>
                <w:i/>
                <w:iCs/>
              </w:rPr>
            </w:pPr>
            <w:r w:rsidRPr="003F0225">
              <w:rPr>
                <w:rFonts w:ascii="Times New Roman" w:hAnsi="Times New Roman" w:cs="Times New Roman"/>
                <w:i/>
                <w:iCs/>
              </w:rPr>
              <w:t>notes</w:t>
            </w:r>
          </w:p>
          <w:p w14:paraId="4ED1524C" w14:textId="3AF114ED"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his column contai</w:t>
            </w:r>
            <w:r w:rsidR="002E39F2">
              <w:rPr>
                <w:rFonts w:ascii="Times New Roman" w:hAnsi="Times New Roman" w:cs="Times New Roman"/>
                <w:lang w:val="en-GB"/>
              </w:rPr>
              <w:t xml:space="preserve">ns </w:t>
            </w:r>
            <w:r w:rsidR="008508AC">
              <w:rPr>
                <w:rFonts w:ascii="Times New Roman" w:hAnsi="Times New Roman" w:cs="Times New Roman"/>
                <w:lang w:val="en-GB"/>
              </w:rPr>
              <w:t>additional information, including if data were sent by authors, if any column above has data that is not from the main source (i.e. FishBase)</w:t>
            </w:r>
            <w:r w:rsidR="00BA184B">
              <w:rPr>
                <w:rFonts w:ascii="Times New Roman" w:hAnsi="Times New Roman" w:cs="Times New Roman"/>
                <w:lang w:val="en-GB"/>
              </w:rPr>
              <w:t>, how certain metrics were calculated, alternative common names</w:t>
            </w:r>
            <w:r w:rsidR="00610CD7">
              <w:rPr>
                <w:rFonts w:ascii="Times New Roman" w:hAnsi="Times New Roman" w:cs="Times New Roman"/>
                <w:lang w:val="en-GB"/>
              </w:rPr>
              <w:t>, comments on the experiment</w:t>
            </w:r>
            <w:r w:rsidR="003D67F3">
              <w:rPr>
                <w:rFonts w:ascii="Times New Roman" w:hAnsi="Times New Roman" w:cs="Times New Roman"/>
                <w:lang w:val="en-GB"/>
              </w:rPr>
              <w:t>al protocol</w:t>
            </w:r>
            <w:r w:rsidR="007B5B3A">
              <w:rPr>
                <w:rFonts w:ascii="Times New Roman" w:hAnsi="Times New Roman" w:cs="Times New Roman"/>
                <w:lang w:val="en-GB"/>
              </w:rPr>
              <w:t>, information on conversion to standard “</w:t>
            </w:r>
            <w:r w:rsidR="007B5B3A" w:rsidRPr="007B5B3A">
              <w:rPr>
                <w:rFonts w:ascii="Times New Roman" w:hAnsi="Times New Roman" w:cs="Times New Roman"/>
                <w:b/>
                <w:bCs/>
                <w:i/>
                <w:iCs/>
                <w:lang w:val="en-GB"/>
              </w:rPr>
              <w:t>unit</w:t>
            </w:r>
            <w:r w:rsidR="007B5B3A">
              <w:rPr>
                <w:rFonts w:ascii="Times New Roman" w:hAnsi="Times New Roman" w:cs="Times New Roman"/>
                <w:lang w:val="en-GB"/>
              </w:rPr>
              <w:t>”</w:t>
            </w:r>
            <w:r w:rsidR="00384BF5">
              <w:rPr>
                <w:rFonts w:ascii="Times New Roman" w:hAnsi="Times New Roman" w:cs="Times New Roman"/>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4108DEB1"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reference</w:t>
            </w:r>
          </w:p>
          <w:p w14:paraId="57136486" w14:textId="2A6C71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ource (See Table S2)</w:t>
            </w:r>
            <w:r w:rsidR="00384BF5">
              <w:rPr>
                <w:rFonts w:ascii="Times New Roman" w:hAnsi="Times New Roman" w:cs="Times New Roman"/>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T</w:t>
            </w:r>
            <w:r w:rsidRPr="004C66A1">
              <w:rPr>
                <w:rFonts w:ascii="Times New Roman" w:hAnsi="Times New Roman" w:cs="Times New Roman"/>
                <w:vertAlign w:val="subscript"/>
                <w:lang w:val="en-GB"/>
              </w:rPr>
              <w:t>opt</w:t>
            </w:r>
            <w:r>
              <w:rPr>
                <w:rFonts w:ascii="Times New Roman" w:hAnsi="Times New Roman" w:cs="Times New Roman"/>
                <w:vertAlign w:val="subscript"/>
                <w:lang w:val="en-GB"/>
              </w:rPr>
              <w:t>,</w:t>
            </w:r>
            <w:r>
              <w:rPr>
                <w:rFonts w:ascii="Times New Roman" w:hAnsi="Times New Roman" w:cs="Times New Roman"/>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5EF084CC" w14:textId="655D2970"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420B9191" w14:textId="50DC4662"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2D850E38" w14:textId="647F54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3D6005D" w14:textId="43D89673"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8920" w14:textId="0069782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934313C" w14:textId="1251B14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30BAB6A" w14:textId="51BBF68C"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2EE280F" w14:textId="7583A10F"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C6C5F1" w14:textId="45A4946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DD214F" w14:textId="1F53A5E6"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25FE" w14:textId="718E7F6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2B97A9E" w14:textId="20A1B2E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76580D0C" w14:textId="2AF975C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F273246" w14:textId="5DC0740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B2F3CA1" w14:textId="1E35C6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10093610" w14:textId="4C6BB2B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AB40B71" w14:textId="4827DCA5"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C4883AD" w14:textId="44F0669A"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9D0B38" w14:textId="04C4450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7899D82A" w14:textId="77777777" w:rsidR="00E964DB" w:rsidRPr="0001208F"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24F620FC" w14:textId="77777777" w:rsidR="009A7914" w:rsidRDefault="009A7914" w:rsidP="009C7CF3">
      <w:pPr>
        <w:jc w:val="both"/>
        <w:rPr>
          <w:rFonts w:ascii="Times New Roman" w:hAnsi="Times New Roman" w:cs="Times New Roman"/>
          <w:lang w:val="en-GB"/>
        </w:rPr>
      </w:pPr>
    </w:p>
    <w:p w14:paraId="173CC393" w14:textId="77777777" w:rsidR="00794677" w:rsidRDefault="00794677" w:rsidP="009C7CF3">
      <w:pPr>
        <w:jc w:val="both"/>
        <w:rPr>
          <w:rFonts w:ascii="Times New Roman" w:hAnsi="Times New Roman" w:cs="Times New Roman"/>
          <w:lang w:val="en-GB"/>
        </w:rPr>
      </w:pPr>
    </w:p>
    <w:p w14:paraId="38A958AA" w14:textId="77777777" w:rsidR="00794677" w:rsidRDefault="00794677" w:rsidP="009C7CF3">
      <w:pPr>
        <w:jc w:val="both"/>
        <w:rPr>
          <w:rFonts w:ascii="Times New Roman" w:hAnsi="Times New Roman" w:cs="Times New Roman"/>
          <w:lang w:val="en-GB"/>
        </w:rPr>
      </w:pPr>
    </w:p>
    <w:p w14:paraId="5633A90F" w14:textId="14AD0D00" w:rsidR="009C7CF3" w:rsidRDefault="00794677" w:rsidP="00C100F1">
      <w:pPr>
        <w:widowControl w:val="0"/>
        <w:tabs>
          <w:tab w:val="center" w:pos="4513"/>
        </w:tabs>
        <w:spacing w:line="480" w:lineRule="auto"/>
        <w:contextualSpacing/>
        <w:jc w:val="both"/>
        <w:rPr>
          <w:rFonts w:ascii="Times New Roman" w:hAnsi="Times New Roman" w:cs="Times New Roman"/>
          <w:lang w:val="en-GB"/>
        </w:rPr>
      </w:pPr>
      <w:r w:rsidRPr="00074799">
        <w:rPr>
          <w:rFonts w:ascii="Times New Roman" w:hAnsi="Times New Roman" w:cs="Times New Roman"/>
          <w:b/>
          <w:bCs/>
          <w:lang w:val="en-GB"/>
        </w:rPr>
        <w:t>Table S</w:t>
      </w:r>
      <w:r w:rsidRPr="00074799">
        <w:rPr>
          <w:rFonts w:ascii="Times New Roman" w:hAnsi="Times New Roman" w:cs="Times New Roman"/>
          <w:b/>
          <w:bCs/>
          <w:lang w:val="en-US"/>
        </w:rPr>
        <w:t>2</w:t>
      </w:r>
      <w:r w:rsidRPr="00074799">
        <w:rPr>
          <w:rFonts w:ascii="Times New Roman" w:hAnsi="Times New Roman" w:cs="Times New Roman"/>
          <w:lang w:val="en-GB"/>
        </w:rPr>
        <w:t xml:space="preserve"> </w:t>
      </w:r>
      <w:r>
        <w:rPr>
          <w:rFonts w:ascii="Times New Roman" w:hAnsi="Times New Roman" w:cs="Times New Roman"/>
          <w:lang w:val="en-GB"/>
        </w:rPr>
        <w:t>Species</w:t>
      </w:r>
      <w:r w:rsidR="00743208">
        <w:rPr>
          <w:rFonts w:ascii="Times New Roman" w:hAnsi="Times New Roman" w:cs="Times New Roman"/>
          <w:lang w:val="en-GB"/>
        </w:rPr>
        <w:t xml:space="preserve">, common name, the </w:t>
      </w:r>
      <w:r>
        <w:rPr>
          <w:rFonts w:ascii="Times New Roman" w:hAnsi="Times New Roman" w:cs="Times New Roman"/>
          <w:lang w:val="en-GB"/>
        </w:rPr>
        <w:t>data set</w:t>
      </w:r>
      <w:r w:rsidR="00743208">
        <w:rPr>
          <w:rFonts w:ascii="Times New Roman" w:hAnsi="Times New Roman" w:cs="Times New Roman"/>
          <w:lang w:val="en-GB"/>
        </w:rPr>
        <w:t>(</w:t>
      </w:r>
      <w:r>
        <w:rPr>
          <w:rFonts w:ascii="Times New Roman" w:hAnsi="Times New Roman" w:cs="Times New Roman"/>
          <w:lang w:val="en-GB"/>
        </w:rPr>
        <w:t>s</w:t>
      </w:r>
      <w:r w:rsidR="00743208">
        <w:rPr>
          <w:rFonts w:ascii="Times New Roman" w:hAnsi="Times New Roman" w:cs="Times New Roman"/>
          <w:lang w:val="en-GB"/>
        </w:rPr>
        <w:t>)</w:t>
      </w:r>
      <w:r>
        <w:rPr>
          <w:rFonts w:ascii="Times New Roman" w:hAnsi="Times New Roman" w:cs="Times New Roman"/>
          <w:lang w:val="en-GB"/>
        </w:rPr>
        <w:t xml:space="preserve"> </w:t>
      </w:r>
      <w:r w:rsidR="00743208">
        <w:rPr>
          <w:rFonts w:ascii="Times New Roman" w:hAnsi="Times New Roman" w:cs="Times New Roman"/>
          <w:lang w:val="en-GB"/>
        </w:rPr>
        <w:t xml:space="preserve">in which they appear and the </w:t>
      </w:r>
      <w:r>
        <w:rPr>
          <w:rFonts w:ascii="Times New Roman" w:hAnsi="Times New Roman" w:cs="Times New Roman"/>
          <w:lang w:val="en-GB"/>
        </w:rPr>
        <w:t>sources</w:t>
      </w:r>
      <w:r w:rsidR="00743208">
        <w:rPr>
          <w:rFonts w:ascii="Times New Roman" w:hAnsi="Times New Roman" w:cs="Times New Roman"/>
          <w:lang w:val="en-GB"/>
        </w:rPr>
        <w:t xml:space="preserve"> </w:t>
      </w:r>
      <w:r w:rsidR="002047F9">
        <w:rPr>
          <w:rFonts w:ascii="Times New Roman" w:hAnsi="Times New Roman" w:cs="Times New Roman"/>
          <w:lang w:val="en-GB"/>
        </w:rPr>
        <w:t>(G=growth data, T</w:t>
      </w:r>
      <w:r w:rsidR="002047F9" w:rsidRPr="004C66A1">
        <w:rPr>
          <w:rFonts w:ascii="Times New Roman" w:hAnsi="Times New Roman" w:cs="Times New Roman"/>
          <w:vertAlign w:val="subscript"/>
          <w:lang w:val="en-GB"/>
        </w:rPr>
        <w:t>opt</w:t>
      </w:r>
      <w:r w:rsidR="002047F9" w:rsidRPr="002047F9">
        <w:rPr>
          <w:rFonts w:ascii="Times New Roman" w:hAnsi="Times New Roman" w:cs="Times New Roman"/>
          <w:lang w:val="en-GB"/>
        </w:rPr>
        <w:t>=</w:t>
      </w:r>
      <w:r w:rsidR="002047F9">
        <w:rPr>
          <w:rFonts w:ascii="Times New Roman" w:hAnsi="Times New Roman" w:cs="Times New Roman"/>
          <w:lang w:val="en-GB"/>
        </w:rPr>
        <w:t>optimum growth temperature data, C=maximum consumption data, M=metabolism data)</w:t>
      </w:r>
      <w:r w:rsidR="00BC0CFB">
        <w:rPr>
          <w:rFonts w:ascii="Times New Roman" w:hAnsi="Times New Roman" w:cs="Times New Roman"/>
          <w:lang w:val="en-GB"/>
        </w:rPr>
        <w:t>.</w:t>
      </w:r>
      <w:r w:rsidR="00CE4F14">
        <w:rPr>
          <w:rFonts w:ascii="Times New Roman" w:hAnsi="Times New Roman" w:cs="Times New Roman"/>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rFonts w:ascii="Times New Roman" w:hAnsi="Times New Roman" w:cs="Times New Roman"/>
                <w:b w:val="0"/>
                <w:bCs w:val="0"/>
                <w:lang w:val="en-GB"/>
              </w:rPr>
            </w:pPr>
            <w:r w:rsidRPr="000A3CC8">
              <w:rPr>
                <w:rFonts w:ascii="Times New Roman" w:hAnsi="Times New Roman" w:cs="Times New Roman"/>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A3CC8">
              <w:rPr>
                <w:rFonts w:ascii="Times New Roman" w:hAnsi="Times New Roman" w:cs="Times New Roman"/>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524CA3" w:rsidRPr="001174A0">
              <w:rPr>
                <w:rFonts w:ascii="Times New Roman" w:hAnsi="Times New Roman" w:cs="Times New Roman"/>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Tomiyam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8)</w:t>
            </w:r>
            <w:r w:rsidRPr="000A3CC8">
              <w:rPr>
                <w:rFonts w:ascii="Times New Roman" w:hAnsi="Times New Roman" w:cs="Times New Roman"/>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Nytrø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4)</w:t>
            </w:r>
            <w:r w:rsidRPr="000A3CC8">
              <w:rPr>
                <w:rFonts w:ascii="Times New Roman" w:hAnsi="Times New Roman" w:cs="Times New Roman"/>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3A1022" w:rsidRPr="001174A0">
              <w:rPr>
                <w:rFonts w:ascii="Times New Roman" w:hAnsi="Times New Roman" w:cs="Times New Roman"/>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wat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1994)</w:t>
            </w:r>
            <w:r w:rsidRPr="000A3CC8">
              <w:rPr>
                <w:rFonts w:ascii="Times New Roman" w:hAnsi="Times New Roman" w:cs="Times New Roman"/>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Siikavuopio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3)</w:t>
            </w:r>
            <w:r w:rsidRPr="000A3CC8">
              <w:rPr>
                <w:rFonts w:ascii="Times New Roman" w:hAnsi="Times New Roman" w:cs="Times New Roman"/>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Hande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8)</w:t>
            </w:r>
            <w:r w:rsidRPr="000A3CC8">
              <w:rPr>
                <w:rFonts w:ascii="Times New Roman" w:hAnsi="Times New Roman" w:cs="Times New Roman"/>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26F82" w:rsidRPr="001174A0">
              <w:rPr>
                <w:rFonts w:ascii="Times New Roman" w:hAnsi="Times New Roman" w:cs="Times New Roman"/>
                <w:lang w:val="en-GB"/>
              </w:rPr>
              <w:t>, C</w:t>
            </w:r>
            <w:r w:rsidR="005D0D54">
              <w:rPr>
                <w:rFonts w:ascii="Times New Roman" w:hAnsi="Times New Roman" w:cs="Times New Roman"/>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18108D">
              <w:rPr>
                <w:rFonts w:ascii="Times New Roman" w:hAnsi="Times New Roman" w:cs="Times New Roman"/>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 xml:space="preserve">uence of size (W) on the daily growth rate (DGR, g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1 d−1) was modelled with the power function DGR =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W</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where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 xml:space="preserve"> and </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are constants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ciency from 26 °C to 35 °C.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iency was higher in small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than in large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sh. Although size had no effect on nutrient digestibility, temperatures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690382">
              <w:rPr>
                <w:rFonts w:ascii="Times New Roman" w:hAnsi="Times New Roman" w:cs="Times New Roman"/>
                <w:lang w:val="sv-SE"/>
              </w:rPr>
              <w:t xml:space="preserve">(Bermudes </w:t>
            </w:r>
            <w:r w:rsidRPr="00690382">
              <w:rPr>
                <w:rFonts w:ascii="Times New Roman" w:hAnsi="Times New Roman" w:cs="Times New Roman"/>
                <w:i/>
                <w:iCs/>
                <w:lang w:val="sv-SE"/>
              </w:rPr>
              <w:t>et al.</w:t>
            </w:r>
            <w:r w:rsidRPr="00690382">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690382">
              <w:rPr>
                <w:rFonts w:ascii="Times New Roman" w:hAnsi="Times New Roman" w:cs="Times New Roman"/>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rFonts w:ascii="Times New Roman" w:hAnsi="Times New Roman" w:cs="Times New Roman"/>
                <w:lang w:val="en-GB"/>
              </w:rPr>
              <w:fldChar w:fldCharType="separate"/>
            </w:r>
            <w:r w:rsidRPr="00690382">
              <w:rPr>
                <w:rFonts w:ascii="Times New Roman" w:hAnsi="Times New Roman" w:cs="Times New Roman"/>
                <w:noProof/>
                <w:lang w:val="sv-SE"/>
              </w:rPr>
              <w:t>(Glencross &amp; Felsing 2006)</w:t>
            </w:r>
            <w:r>
              <w:rPr>
                <w:rFonts w:ascii="Times New Roman" w:hAnsi="Times New Roman" w:cs="Times New Roman"/>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D10F9B">
              <w:rPr>
                <w:rFonts w:ascii="Times New Roman" w:hAnsi="Times New Roman" w:cs="Times New Roman"/>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lnW. Both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and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were found to be a function of temperature (T °C):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a + bT + cT2;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22641" w:rsidRPr="00F73A7D">
              <w:rPr>
                <w:rFonts w:ascii="Times New Roman" w:hAnsi="Times New Roman" w:cs="Times New Roman"/>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lnW. Both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and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were found to be a function of temperature (T °C):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a + bT + cT2;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rFonts w:ascii="Times New Roman" w:hAnsi="Times New Roman" w:cs="Times New Roman"/>
                <w:lang w:val="en-GB"/>
              </w:rPr>
              <w:fldChar w:fldCharType="separate"/>
            </w:r>
            <w:r w:rsidRPr="00622641">
              <w:rPr>
                <w:rFonts w:ascii="Times New Roman" w:hAnsi="Times New Roman" w:cs="Times New Roman"/>
                <w:lang w:val="en-GB"/>
              </w:rPr>
              <w:t xml:space="preserve">(Tirsgaard </w:t>
            </w:r>
            <w:r w:rsidRPr="00622641">
              <w:rPr>
                <w:rFonts w:ascii="Times New Roman" w:hAnsi="Times New Roman" w:cs="Times New Roman"/>
                <w:i/>
                <w:iCs/>
                <w:lang w:val="en-GB"/>
              </w:rPr>
              <w:t>et al.</w:t>
            </w:r>
            <w:r w:rsidRPr="00622641">
              <w:rPr>
                <w:rFonts w:ascii="Times New Roman" w:hAnsi="Times New Roman" w:cs="Times New Roman"/>
                <w:lang w:val="en-GB"/>
              </w:rPr>
              <w:t xml:space="preserve"> 2015)</w:t>
            </w:r>
            <w:r>
              <w:rPr>
                <w:rFonts w:ascii="Times New Roman" w:hAnsi="Times New Roman" w:cs="Times New Roman"/>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Björnsson &amp; Tryggvadóttir 1996)</w:t>
            </w:r>
            <w:r w:rsidRPr="000A3CC8">
              <w:rPr>
                <w:rFonts w:ascii="Times New Roman" w:hAnsi="Times New Roman" w:cs="Times New Roman"/>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Árnason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9)</w:t>
            </w:r>
            <w:r w:rsidRPr="000A3CC8">
              <w:rPr>
                <w:rFonts w:ascii="Times New Roman" w:hAnsi="Times New Roman" w:cs="Times New Roman"/>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00483BD1">
              <w:rPr>
                <w:rFonts w:ascii="Times New Roman" w:hAnsi="Times New Roman" w:cs="Times New Roman"/>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Laurel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1174A0" w:rsidRPr="001174A0">
              <w:rPr>
                <w:rFonts w:ascii="Times New Roman" w:hAnsi="Times New Roman" w:cs="Times New Roman"/>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noProof/>
                <w:lang w:val="en-GB"/>
              </w:rPr>
              <w:t>(Sun &amp; Chen 2014)</w:t>
            </w:r>
            <w:r w:rsidRPr="000A3CC8">
              <w:rPr>
                <w:rFonts w:ascii="Times New Roman" w:hAnsi="Times New Roman" w:cs="Times New Roman"/>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rFonts w:ascii="Times New Roman" w:hAnsi="Times New Roman" w:cs="Times New Roman"/>
                <w:i/>
                <w:iCs/>
              </w:rPr>
            </w:pPr>
            <w:r w:rsidRPr="000A3CC8">
              <w:rPr>
                <w:rFonts w:ascii="Times New Roman" w:hAnsi="Times New Roman" w:cs="Times New Roman"/>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rPr>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r w:rsidR="00064013" w:rsidRPr="00064013">
              <w:rPr>
                <w:rFonts w:ascii="Times New Roman" w:hAnsi="Times New Roman" w:cs="Times New Roman"/>
                <w:lang w:val="en-GB"/>
              </w:rPr>
              <w:t>,C</w:t>
            </w:r>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Zhang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rFonts w:ascii="Times New Roman" w:hAnsi="Times New Roman" w:cs="Times New Roman"/>
                <w:i/>
                <w:iCs/>
                <w:color w:val="000000"/>
              </w:rPr>
            </w:pPr>
            <w:r w:rsidRPr="00750F8B">
              <w:rPr>
                <w:rFonts w:ascii="Times New Roman" w:hAnsi="Times New Roman" w:cs="Times New Roman"/>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T</w:t>
            </w:r>
            <w:r w:rsidR="004C66A1" w:rsidRPr="004C66A1">
              <w:rPr>
                <w:rFonts w:ascii="Times New Roman" w:hAnsi="Times New Roman" w:cs="Times New Roman"/>
                <w:vertAlign w:val="subscript"/>
                <w:lang w:val="en-GB"/>
              </w:rPr>
              <w:t>opt</w:t>
            </w:r>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ms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6)</w:t>
            </w:r>
            <w:r w:rsidRPr="000A3CC8">
              <w:rPr>
                <w:rFonts w:ascii="Times New Roman" w:hAnsi="Times New Roman" w:cs="Times New Roman"/>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rFonts w:ascii="Times New Roman" w:hAnsi="Times New Roman" w:cs="Times New Roman"/>
                <w:i/>
                <w:iCs/>
                <w:lang w:val="en-GB"/>
              </w:rPr>
            </w:pPr>
            <w:r w:rsidRPr="00750F8B">
              <w:rPr>
                <w:rFonts w:ascii="Times New Roman" w:hAnsi="Times New Roman" w:cs="Times New Roman"/>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D25C5">
              <w:rPr>
                <w:rFonts w:ascii="Times New Roman" w:hAnsi="Times New Roman" w:cs="Times New Roman"/>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8754AF">
              <w:rPr>
                <w:rFonts w:ascii="Times New Roman" w:hAnsi="Times New Roman" w:cs="Times New Roman"/>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From &amp; Rasmussen 1984)</w:t>
            </w:r>
            <w:r>
              <w:rPr>
                <w:rFonts w:ascii="Times New Roman" w:hAnsi="Times New Roman" w:cs="Times New Roman"/>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Lessmark 1983)</w:t>
            </w:r>
            <w:r w:rsidRPr="004E55B0">
              <w:rPr>
                <w:rFonts w:ascii="Times New Roman" w:hAnsi="Times New Roman" w:cs="Times New Roman"/>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hoxinus phoxinus</w:t>
            </w:r>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r w:rsidR="007D4355">
              <w:rPr>
                <w:rFonts w:ascii="Times New Roman" w:hAnsi="Times New Roman" w:cs="Times New Roman"/>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Cui &amp; Wootton 1988)</w:t>
            </w:r>
            <w:r w:rsidRPr="004E55B0">
              <w:rPr>
                <w:rFonts w:ascii="Times New Roman" w:hAnsi="Times New Roman" w:cs="Times New Roman"/>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rFonts w:ascii="Times New Roman" w:hAnsi="Times New Roman" w:cs="Times New Roman"/>
                <w:i/>
                <w:iCs/>
              </w:rPr>
            </w:pPr>
            <w:r w:rsidRPr="004E55B0">
              <w:rPr>
                <w:rFonts w:ascii="Times New Roman" w:hAnsi="Times New Roman" w:cs="Times New Roman"/>
                <w:i/>
                <w:iCs/>
              </w:rPr>
              <w:t>Coregonus hoyi</w:t>
            </w:r>
          </w:p>
          <w:p w14:paraId="561F3528" w14:textId="77777777" w:rsidR="008C386B" w:rsidRPr="004E55B0" w:rsidRDefault="008C386B" w:rsidP="00733831">
            <w:pPr>
              <w:widowControl w:val="0"/>
              <w:tabs>
                <w:tab w:val="center" w:pos="4513"/>
              </w:tabs>
              <w:contextualSpacing/>
              <w:rPr>
                <w:rFonts w:ascii="Times New Roman" w:hAnsi="Times New Roman" w:cs="Times New Roman"/>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55B0">
              <w:rPr>
                <w:rFonts w:ascii="Times New Roman" w:hAnsi="Times New Roman" w:cs="Times New Roman"/>
              </w:rPr>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00483BD1" w:rsidRPr="004E55B0">
              <w:rPr>
                <w:rFonts w:ascii="Times New Roman" w:hAnsi="Times New Roman" w:cs="Times New Roman"/>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rFonts w:ascii="Times New Roman" w:hAnsi="Times New Roman" w:cs="Times New Roman"/>
                <w:lang w:val="en-GB"/>
              </w:rPr>
              <w:fldChar w:fldCharType="separate"/>
            </w:r>
            <w:r w:rsidR="00483BD1" w:rsidRPr="004E55B0">
              <w:rPr>
                <w:rFonts w:ascii="Times New Roman" w:hAnsi="Times New Roman" w:cs="Times New Roman"/>
                <w:noProof/>
                <w:lang w:val="en-GB"/>
              </w:rPr>
              <w:t>(Binkowski &amp; Rudstam 1994)</w:t>
            </w:r>
            <w:r w:rsidRPr="004E55B0">
              <w:rPr>
                <w:rFonts w:ascii="Times New Roman" w:hAnsi="Times New Roman" w:cs="Times New Roman"/>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rFonts w:ascii="Times New Roman" w:hAnsi="Times New Roman" w:cs="Times New Roman"/>
                <w:i/>
                <w:iCs/>
                <w:lang w:val="en-GB"/>
              </w:rPr>
            </w:pPr>
            <w:r w:rsidRPr="004E55B0">
              <w:rPr>
                <w:rFonts w:ascii="Times New Roman" w:hAnsi="Times New Roman" w:cs="Times New Roman"/>
                <w:i/>
                <w:iCs/>
                <w:lang w:val="en-GB"/>
              </w:rPr>
              <w:t>Pomoxis annularis</w:t>
            </w:r>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3A7D39">
              <w:rPr>
                <w:rFonts w:ascii="Times New Roman" w:hAnsi="Times New Roman" w:cs="Times New Roman"/>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rFonts w:ascii="Times New Roman" w:hAnsi="Times New Roman" w:cs="Times New Roman"/>
                <w:lang w:val="en-GB"/>
              </w:rPr>
              <w:fldChar w:fldCharType="separate"/>
            </w:r>
            <w:r w:rsidR="003A7D39">
              <w:rPr>
                <w:rFonts w:ascii="Times New Roman" w:hAnsi="Times New Roman" w:cs="Times New Roman"/>
                <w:lang w:val="en-GB"/>
              </w:rPr>
              <w:t>(Hayward &amp; Arnold 1996)</w:t>
            </w:r>
            <w:r>
              <w:rPr>
                <w:rFonts w:ascii="Times New Roman" w:hAnsi="Times New Roman" w:cs="Times New Roman"/>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 xml:space="preserve">Western </w:t>
            </w:r>
            <w:r w:rsidRPr="003A7D39">
              <w:rPr>
                <w:rFonts w:ascii="Times New Roman" w:hAnsi="Times New Roman" w:cs="Times New Roman"/>
                <w:lang w:val="en-GB"/>
              </w:rPr>
              <w:lastRenderedPageBreak/>
              <w:t>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Chipps &amp; Wahl 2004)</w:t>
            </w:r>
            <w:r>
              <w:rPr>
                <w:rFonts w:ascii="Times New Roman" w:hAnsi="Times New Roman" w:cs="Times New Roman"/>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rFonts w:ascii="Times New Roman" w:hAnsi="Times New Roman" w:cs="Times New Roman"/>
                <w:lang w:val="en-GB"/>
              </w:rPr>
              <w:fldChar w:fldCharType="separate"/>
            </w:r>
            <w:r w:rsidRPr="003A7D39">
              <w:rPr>
                <w:rFonts w:ascii="Times New Roman" w:hAnsi="Times New Roman" w:cs="Times New Roman"/>
                <w:lang w:val="en-GB"/>
              </w:rPr>
              <w:t xml:space="preserve">(Duston </w:t>
            </w:r>
            <w:r w:rsidRPr="003A7D39">
              <w:rPr>
                <w:rFonts w:ascii="Times New Roman" w:hAnsi="Times New Roman" w:cs="Times New Roman"/>
                <w:i/>
                <w:iCs/>
                <w:lang w:val="en-GB"/>
              </w:rPr>
              <w:t>et al.</w:t>
            </w:r>
            <w:r w:rsidRPr="003A7D39">
              <w:rPr>
                <w:rFonts w:ascii="Times New Roman" w:hAnsi="Times New Roman" w:cs="Times New Roman"/>
                <w:lang w:val="en-GB"/>
              </w:rPr>
              <w:t xml:space="preserve"> 2004)</w:t>
            </w:r>
            <w:r>
              <w:rPr>
                <w:rFonts w:ascii="Times New Roman" w:hAnsi="Times New Roman" w:cs="Times New Roman"/>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CE4F14">
              <w:rPr>
                <w:rFonts w:ascii="Times New Roman" w:hAnsi="Times New Roman" w:cs="Times New Roman"/>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aldwin 1957)</w:t>
            </w:r>
            <w:r>
              <w:rPr>
                <w:rFonts w:ascii="Times New Roman" w:hAnsi="Times New Roman" w:cs="Times New Roman"/>
                <w:lang w:val="en-GB"/>
              </w:rPr>
              <w:fldChar w:fldCharType="end"/>
            </w:r>
            <w:r w:rsidR="00531185">
              <w:rPr>
                <w:rFonts w:ascii="Times New Roman" w:hAnsi="Times New Roman" w:cs="Times New Roman"/>
                <w:lang w:val="en-GB"/>
              </w:rPr>
              <w:t xml:space="preserve"> </w:t>
            </w:r>
            <w:r w:rsidR="00531185">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rFonts w:ascii="Times New Roman" w:hAnsi="Times New Roman" w:cs="Times New Roman"/>
                <w:lang w:val="en-GB"/>
              </w:rPr>
              <w:fldChar w:fldCharType="separate"/>
            </w:r>
            <w:r w:rsidR="00531185">
              <w:rPr>
                <w:rFonts w:ascii="Times New Roman" w:hAnsi="Times New Roman" w:cs="Times New Roman"/>
                <w:noProof/>
                <w:lang w:val="en-GB"/>
              </w:rPr>
              <w:t>(Beamish 1964)</w:t>
            </w:r>
            <w:r w:rsidR="00531185">
              <w:rPr>
                <w:rFonts w:ascii="Times New Roman" w:hAnsi="Times New Roman" w:cs="Times New Roman"/>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rFonts w:ascii="Times New Roman" w:hAnsi="Times New Roman" w:cs="Times New Roman"/>
                <w:i/>
                <w:iCs/>
                <w:lang w:val="en-GB"/>
              </w:rPr>
            </w:pPr>
            <w:r w:rsidRPr="00B05DD3">
              <w:rPr>
                <w:rFonts w:ascii="Times New Roman" w:hAnsi="Times New Roman" w:cs="Times New Roman"/>
                <w:i/>
                <w:iCs/>
                <w:lang w:val="en-GB"/>
              </w:rPr>
              <w:t>Leuciscus leuciscus</w:t>
            </w:r>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05DD3">
              <w:rPr>
                <w:rFonts w:ascii="Times New Roman" w:hAnsi="Times New Roman" w:cs="Times New Roman"/>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Marmulla &amp; Rosch 1990)</w:t>
            </w:r>
            <w:r>
              <w:rPr>
                <w:rFonts w:ascii="Times New Roman" w:hAnsi="Times New Roman" w:cs="Times New Roman"/>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rFonts w:ascii="Times New Roman" w:hAnsi="Times New Roman" w:cs="Times New Roman"/>
                <w:i/>
                <w:iCs/>
                <w:lang w:val="en-GB"/>
              </w:rPr>
            </w:pPr>
            <w:r w:rsidRPr="002F5421">
              <w:rPr>
                <w:rFonts w:ascii="Times New Roman" w:hAnsi="Times New Roman" w:cs="Times New Roman"/>
                <w:i/>
                <w:iCs/>
                <w:lang w:val="en-GB"/>
              </w:rPr>
              <w:t>Lepomis microlophus</w:t>
            </w:r>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5421">
              <w:rPr>
                <w:rFonts w:ascii="Times New Roman" w:hAnsi="Times New Roman" w:cs="Times New Roman"/>
                <w:lang w:val="en-GB"/>
              </w:rPr>
              <w:t>Redear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rFonts w:ascii="Times New Roman" w:hAnsi="Times New Roman" w:cs="Times New Roman"/>
                <w:lang w:val="en-GB"/>
              </w:rPr>
              <w:fldChar w:fldCharType="separate"/>
            </w:r>
            <w:r w:rsidRPr="002F6002">
              <w:rPr>
                <w:rFonts w:ascii="Times New Roman" w:hAnsi="Times New Roman" w:cs="Times New Roman"/>
                <w:lang w:val="en-GB"/>
              </w:rPr>
              <w:t xml:space="preserve">(Wang </w:t>
            </w:r>
            <w:r w:rsidRPr="002F6002">
              <w:rPr>
                <w:rFonts w:ascii="Times New Roman" w:hAnsi="Times New Roman" w:cs="Times New Roman"/>
                <w:i/>
                <w:iCs/>
                <w:lang w:val="en-GB"/>
              </w:rPr>
              <w:t>et al.</w:t>
            </w:r>
            <w:r w:rsidRPr="002F6002">
              <w:rPr>
                <w:rFonts w:ascii="Times New Roman" w:hAnsi="Times New Roman" w:cs="Times New Roman"/>
                <w:lang w:val="en-GB"/>
              </w:rPr>
              <w:t xml:space="preserve"> 2003)</w:t>
            </w:r>
            <w:r>
              <w:rPr>
                <w:rFonts w:ascii="Times New Roman" w:hAnsi="Times New Roman" w:cs="Times New Roman"/>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rFonts w:ascii="Times New Roman" w:hAnsi="Times New Roman" w:cs="Times New Roman"/>
                <w:i/>
                <w:iCs/>
                <w:lang w:val="en-GB"/>
              </w:rPr>
            </w:pPr>
            <w:r w:rsidRPr="002F6002">
              <w:rPr>
                <w:rFonts w:ascii="Times New Roman" w:hAnsi="Times New Roman" w:cs="Times New Roman"/>
                <w:i/>
                <w:iCs/>
                <w:lang w:val="en-GB"/>
              </w:rPr>
              <w:t>Channa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F6002">
              <w:rPr>
                <w:rFonts w:ascii="Times New Roman" w:hAnsi="Times New Roman" w:cs="Times New Roman"/>
                <w:lang w:val="en-GB"/>
              </w:rPr>
              <w:t>Chinees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1C7BA5">
              <w:rPr>
                <w:rFonts w:ascii="Times New Roman" w:hAnsi="Times New Roman" w:cs="Times New Roman"/>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1998)</w:t>
            </w:r>
            <w:r>
              <w:rPr>
                <w:rFonts w:ascii="Times New Roman" w:hAnsi="Times New Roman" w:cs="Times New Roman"/>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rFonts w:ascii="Times New Roman" w:hAnsi="Times New Roman" w:cs="Times New Roman"/>
                <w:i/>
                <w:iCs/>
                <w:lang w:val="en-GB"/>
              </w:rPr>
            </w:pPr>
            <w:r w:rsidRPr="001C7BA5">
              <w:rPr>
                <w:rFonts w:ascii="Times New Roman" w:hAnsi="Times New Roman" w:cs="Times New Roman"/>
                <w:i/>
                <w:iCs/>
                <w:lang w:val="en-GB"/>
              </w:rPr>
              <w:t>Siniperca chuatsi</w:t>
            </w:r>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1C7BA5">
              <w:rPr>
                <w:rFonts w:ascii="Times New Roman" w:hAnsi="Times New Roman" w:cs="Times New Roman"/>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C, </w:t>
            </w:r>
            <w:r w:rsidR="00293A53">
              <w:rPr>
                <w:rFonts w:ascii="Times New Roman" w:hAnsi="Times New Roman" w:cs="Times New Roman"/>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1998)</w:t>
            </w:r>
            <w:r>
              <w:rPr>
                <w:rFonts w:ascii="Times New Roman" w:hAnsi="Times New Roman" w:cs="Times New Roman"/>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rFonts w:ascii="Times New Roman" w:hAnsi="Times New Roman" w:cs="Times New Roman"/>
                <w:i/>
                <w:iCs/>
                <w:lang w:val="en-GB"/>
              </w:rPr>
            </w:pPr>
            <w:r w:rsidRPr="00037B31">
              <w:rPr>
                <w:rFonts w:ascii="Times New Roman" w:hAnsi="Times New Roman" w:cs="Times New Roman"/>
                <w:i/>
                <w:iCs/>
                <w:lang w:val="en-GB"/>
              </w:rPr>
              <w:t>Gasterosteus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37B31">
              <w:rPr>
                <w:rFonts w:ascii="Times New Roman" w:hAnsi="Times New Roman" w:cs="Times New Roman"/>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rFonts w:ascii="Times New Roman" w:hAnsi="Times New Roman" w:cs="Times New Roman"/>
                <w:lang w:val="en-GB"/>
              </w:rPr>
              <w:fldChar w:fldCharType="separate"/>
            </w:r>
            <w:r w:rsidRPr="00037B31">
              <w:rPr>
                <w:rFonts w:ascii="Times New Roman" w:hAnsi="Times New Roman" w:cs="Times New Roman"/>
                <w:lang w:val="en-GB"/>
              </w:rPr>
              <w:t xml:space="preserve">(Wootton </w:t>
            </w:r>
            <w:r w:rsidRPr="00037B31">
              <w:rPr>
                <w:rFonts w:ascii="Times New Roman" w:hAnsi="Times New Roman" w:cs="Times New Roman"/>
                <w:i/>
                <w:iCs/>
                <w:lang w:val="en-GB"/>
              </w:rPr>
              <w:t>et al.</w:t>
            </w:r>
            <w:r w:rsidRPr="00037B31">
              <w:rPr>
                <w:rFonts w:ascii="Times New Roman" w:hAnsi="Times New Roman" w:cs="Times New Roman"/>
                <w:lang w:val="en-GB"/>
              </w:rPr>
              <w:t xml:space="preserve"> 1980)</w:t>
            </w:r>
            <w:r>
              <w:rPr>
                <w:rFonts w:ascii="Times New Roman" w:hAnsi="Times New Roman" w:cs="Times New Roman"/>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rFonts w:ascii="Times New Roman" w:hAnsi="Times New Roman" w:cs="Times New Roman"/>
                <w:i/>
                <w:iCs/>
                <w:lang w:val="en-GB"/>
              </w:rPr>
            </w:pPr>
            <w:r w:rsidRPr="00013BFF">
              <w:rPr>
                <w:rFonts w:ascii="Times New Roman" w:hAnsi="Times New Roman" w:cs="Times New Roman"/>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13BFF">
              <w:rPr>
                <w:rFonts w:ascii="Times New Roman" w:hAnsi="Times New Roman" w:cs="Times New Roman"/>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Elliott 1976)</w:t>
            </w:r>
            <w:r>
              <w:rPr>
                <w:rFonts w:ascii="Times New Roman" w:hAnsi="Times New Roman" w:cs="Times New Roman"/>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rFonts w:ascii="Times New Roman" w:hAnsi="Times New Roman" w:cs="Times New Roman"/>
                <w:i/>
                <w:iCs/>
                <w:lang w:val="en-GB"/>
              </w:rPr>
            </w:pPr>
            <w:r w:rsidRPr="006726D9">
              <w:rPr>
                <w:rFonts w:ascii="Times New Roman" w:hAnsi="Times New Roman" w:cs="Times New Roman"/>
                <w:i/>
                <w:iCs/>
                <w:lang w:val="en-GB"/>
              </w:rPr>
              <w:t>Epinephelus coioides</w:t>
            </w:r>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26D9">
              <w:rPr>
                <w:rFonts w:ascii="Times New Roman" w:hAnsi="Times New Roman" w:cs="Times New Roman"/>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rFonts w:ascii="Times New Roman" w:hAnsi="Times New Roman" w:cs="Times New Roman"/>
                <w:lang w:val="en-GB"/>
              </w:rPr>
              <w:fldChar w:fldCharType="separate"/>
            </w:r>
            <w:r w:rsidRPr="00D26F82">
              <w:rPr>
                <w:rFonts w:ascii="Times New Roman" w:hAnsi="Times New Roman" w:cs="Times New Roman"/>
                <w:lang w:val="en-GB"/>
              </w:rPr>
              <w:t xml:space="preserve">(Lin </w:t>
            </w:r>
            <w:r w:rsidRPr="00D26F82">
              <w:rPr>
                <w:rFonts w:ascii="Times New Roman" w:hAnsi="Times New Roman" w:cs="Times New Roman"/>
                <w:i/>
                <w:iCs/>
                <w:lang w:val="en-GB"/>
              </w:rPr>
              <w:t>et al.</w:t>
            </w:r>
            <w:r w:rsidRPr="00D26F82">
              <w:rPr>
                <w:rFonts w:ascii="Times New Roman" w:hAnsi="Times New Roman" w:cs="Times New Roman"/>
                <w:lang w:val="en-GB"/>
              </w:rPr>
              <w:t xml:space="preserve"> 2008)</w:t>
            </w:r>
            <w:r>
              <w:rPr>
                <w:rFonts w:ascii="Times New Roman" w:hAnsi="Times New Roman" w:cs="Times New Roman"/>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rFonts w:ascii="Times New Roman" w:hAnsi="Times New Roman" w:cs="Times New Roman"/>
                <w:i/>
                <w:iCs/>
                <w:lang w:val="en-GB"/>
              </w:rPr>
            </w:pPr>
            <w:r w:rsidRPr="006042C6">
              <w:rPr>
                <w:rFonts w:ascii="Times New Roman" w:hAnsi="Times New Roman" w:cs="Times New Roman"/>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042C6">
              <w:rPr>
                <w:rFonts w:ascii="Times New Roman" w:hAnsi="Times New Roman" w:cs="Times New Roman"/>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Coregonus fontanae</w:t>
            </w:r>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Stechlin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Abramis brama</w:t>
            </w:r>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rFonts w:ascii="Times New Roman" w:hAnsi="Times New Roman" w:cs="Times New Roman"/>
                <w:i/>
                <w:iCs/>
                <w:lang w:val="en-GB"/>
              </w:rPr>
            </w:pPr>
            <w:r w:rsidRPr="009A5FA0">
              <w:rPr>
                <w:rFonts w:ascii="Times New Roman" w:hAnsi="Times New Roman" w:cs="Times New Roman"/>
                <w:i/>
                <w:iCs/>
                <w:lang w:val="en-GB"/>
              </w:rPr>
              <w:t>Rutilus rutilus</w:t>
            </w:r>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5FA0">
              <w:rPr>
                <w:rFonts w:ascii="Times New Roman" w:hAnsi="Times New Roman" w:cs="Times New Roman"/>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rFonts w:ascii="Times New Roman" w:hAnsi="Times New Roman" w:cs="Times New Roman"/>
                <w:i/>
                <w:iCs/>
                <w:lang w:val="en-GB"/>
              </w:rPr>
            </w:pPr>
            <w:r w:rsidRPr="006E74EA">
              <w:rPr>
                <w:rFonts w:ascii="Times New Roman" w:hAnsi="Times New Roman" w:cs="Times New Roman"/>
                <w:i/>
                <w:iCs/>
                <w:lang w:val="en-GB"/>
              </w:rPr>
              <w:t>Salvelinus confluentus</w:t>
            </w:r>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A84BDD">
              <w:rPr>
                <w:rFonts w:ascii="Times New Roman" w:hAnsi="Times New Roman" w:cs="Times New Roman"/>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rFonts w:ascii="Times New Roman" w:hAnsi="Times New Roman" w:cs="Times New Roman"/>
                <w:lang w:val="en-GB"/>
              </w:rPr>
              <w:fldChar w:fldCharType="separate"/>
            </w:r>
            <w:r w:rsidRPr="008754AF">
              <w:rPr>
                <w:rFonts w:ascii="Times New Roman" w:hAnsi="Times New Roman" w:cs="Times New Roman"/>
                <w:lang w:val="en-GB"/>
              </w:rPr>
              <w:t xml:space="preserve">(Mesa </w:t>
            </w:r>
            <w:r w:rsidRPr="008754AF">
              <w:rPr>
                <w:rFonts w:ascii="Times New Roman" w:hAnsi="Times New Roman" w:cs="Times New Roman"/>
                <w:i/>
                <w:iCs/>
                <w:lang w:val="en-GB"/>
              </w:rPr>
              <w:t>et al.</w:t>
            </w:r>
            <w:r w:rsidRPr="008754AF">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atostomus commersonii</w:t>
            </w:r>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rFonts w:ascii="Times New Roman" w:hAnsi="Times New Roman" w:cs="Times New Roman"/>
                <w:i/>
                <w:iCs/>
                <w:lang w:val="en-GB"/>
              </w:rPr>
            </w:pPr>
            <w:r w:rsidRPr="004A7A24">
              <w:rPr>
                <w:rFonts w:ascii="Times New Roman" w:hAnsi="Times New Roman" w:cs="Times New Roman"/>
                <w:i/>
                <w:iCs/>
                <w:lang w:val="en-GB"/>
              </w:rPr>
              <w:t>Silurus meridionalis</w:t>
            </w:r>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A7A24">
              <w:rPr>
                <w:rFonts w:ascii="Times New Roman" w:hAnsi="Times New Roman" w:cs="Times New Roman"/>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Xie &amp; Sun 1990)</w:t>
            </w:r>
            <w:r>
              <w:rPr>
                <w:rFonts w:ascii="Times New Roman" w:hAnsi="Times New Roman" w:cs="Times New Roman"/>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rFonts w:ascii="Times New Roman" w:hAnsi="Times New Roman" w:cs="Times New Roman"/>
                <w:i/>
                <w:iCs/>
                <w:lang w:val="en-GB"/>
              </w:rPr>
            </w:pPr>
            <w:r w:rsidRPr="00596767">
              <w:rPr>
                <w:rFonts w:ascii="Times New Roman" w:hAnsi="Times New Roman" w:cs="Times New Roman"/>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96767">
              <w:rPr>
                <w:rFonts w:ascii="Times New Roman" w:hAnsi="Times New Roman" w:cs="Times New Roman"/>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amp; Mookherjii 1964)</w:t>
            </w:r>
            <w:r>
              <w:rPr>
                <w:rFonts w:ascii="Times New Roman" w:hAnsi="Times New Roman" w:cs="Times New Roman"/>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rFonts w:ascii="Times New Roman" w:hAnsi="Times New Roman" w:cs="Times New Roman"/>
                <w:i/>
                <w:iCs/>
                <w:lang w:val="en-GB"/>
              </w:rPr>
            </w:pPr>
            <w:r w:rsidRPr="00F3071C">
              <w:rPr>
                <w:rFonts w:ascii="Times New Roman" w:hAnsi="Times New Roman" w:cs="Times New Roman"/>
                <w:i/>
                <w:iCs/>
                <w:lang w:val="en-GB"/>
              </w:rPr>
              <w:t>Pomadasys commersonnii</w:t>
            </w:r>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3071C">
              <w:rPr>
                <w:rFonts w:ascii="Times New Roman" w:hAnsi="Times New Roman" w:cs="Times New Roman"/>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rFonts w:ascii="Times New Roman" w:hAnsi="Times New Roman" w:cs="Times New Roman"/>
                <w:lang w:val="en-GB"/>
              </w:rPr>
              <w:fldChar w:fldCharType="separate"/>
            </w:r>
            <w:r w:rsidRPr="00357E3D">
              <w:rPr>
                <w:rFonts w:ascii="Times New Roman" w:hAnsi="Times New Roman" w:cs="Times New Roman"/>
                <w:lang w:val="en-GB"/>
              </w:rPr>
              <w:t xml:space="preserve">(Du Perez </w:t>
            </w:r>
            <w:r w:rsidRPr="00357E3D">
              <w:rPr>
                <w:rFonts w:ascii="Times New Roman" w:hAnsi="Times New Roman" w:cs="Times New Roman"/>
                <w:i/>
                <w:iCs/>
                <w:lang w:val="en-GB"/>
              </w:rPr>
              <w:t>et al.</w:t>
            </w:r>
            <w:r w:rsidRPr="00357E3D">
              <w:rPr>
                <w:rFonts w:ascii="Times New Roman" w:hAnsi="Times New Roman" w:cs="Times New Roman"/>
                <w:lang w:val="en-GB"/>
              </w:rPr>
              <w:t xml:space="preserve"> 1986)</w:t>
            </w:r>
            <w:r>
              <w:rPr>
                <w:rFonts w:ascii="Times New Roman" w:hAnsi="Times New Roman" w:cs="Times New Roman"/>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rFonts w:ascii="Times New Roman" w:hAnsi="Times New Roman" w:cs="Times New Roman"/>
                <w:i/>
                <w:iCs/>
                <w:lang w:val="en-GB"/>
              </w:rPr>
            </w:pPr>
            <w:r w:rsidRPr="00357E3D">
              <w:rPr>
                <w:rFonts w:ascii="Times New Roman" w:hAnsi="Times New Roman" w:cs="Times New Roman"/>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57E3D">
              <w:rPr>
                <w:rFonts w:ascii="Times New Roman" w:hAnsi="Times New Roman" w:cs="Times New Roman"/>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rFonts w:ascii="Times New Roman" w:hAnsi="Times New Roman" w:cs="Times New Roman"/>
                <w:lang w:val="en-GB"/>
              </w:rPr>
              <w:fldChar w:fldCharType="separate"/>
            </w:r>
            <w:r w:rsidRPr="001A4685">
              <w:rPr>
                <w:rFonts w:ascii="Times New Roman" w:hAnsi="Times New Roman" w:cs="Times New Roman"/>
                <w:lang w:val="en-GB"/>
              </w:rPr>
              <w:t xml:space="preserve">(Peck </w:t>
            </w:r>
            <w:r w:rsidRPr="001A4685">
              <w:rPr>
                <w:rFonts w:ascii="Times New Roman" w:hAnsi="Times New Roman" w:cs="Times New Roman"/>
                <w:i/>
                <w:iCs/>
                <w:lang w:val="en-GB"/>
              </w:rPr>
              <w:t>et al.</w:t>
            </w:r>
            <w:r w:rsidRPr="001A4685">
              <w:rPr>
                <w:rFonts w:ascii="Times New Roman" w:hAnsi="Times New Roman" w:cs="Times New Roman"/>
                <w:lang w:val="en-GB"/>
              </w:rPr>
              <w:t xml:space="preserve"> 2005)</w:t>
            </w:r>
            <w:r>
              <w:rPr>
                <w:rFonts w:ascii="Times New Roman" w:hAnsi="Times New Roman" w:cs="Times New Roman"/>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rFonts w:ascii="Times New Roman" w:hAnsi="Times New Roman" w:cs="Times New Roman"/>
                <w:i/>
                <w:iCs/>
                <w:lang w:val="en-GB"/>
              </w:rPr>
            </w:pPr>
            <w:r w:rsidRPr="00E561B2">
              <w:rPr>
                <w:rFonts w:ascii="Times New Roman" w:hAnsi="Times New Roman" w:cs="Times New Roman"/>
                <w:i/>
                <w:iCs/>
                <w:lang w:val="en-GB"/>
              </w:rPr>
              <w:t>Centropristis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561B2">
              <w:rPr>
                <w:rFonts w:ascii="Times New Roman" w:hAnsi="Times New Roman" w:cs="Times New Roman"/>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rFonts w:ascii="Times New Roman" w:hAnsi="Times New Roman" w:cs="Times New Roman"/>
                <w:lang w:val="en-GB"/>
              </w:rPr>
              <w:fldChar w:fldCharType="separate"/>
            </w:r>
            <w:r w:rsidRPr="00F834A1">
              <w:rPr>
                <w:rFonts w:ascii="Times New Roman" w:hAnsi="Times New Roman" w:cs="Times New Roman"/>
                <w:lang w:val="en-GB"/>
              </w:rPr>
              <w:t xml:space="preserve">(Slesinger </w:t>
            </w:r>
            <w:r w:rsidRPr="00F834A1">
              <w:rPr>
                <w:rFonts w:ascii="Times New Roman" w:hAnsi="Times New Roman" w:cs="Times New Roman"/>
                <w:i/>
                <w:iCs/>
                <w:lang w:val="en-GB"/>
              </w:rPr>
              <w:t>et al.</w:t>
            </w:r>
            <w:r w:rsidRPr="00F834A1">
              <w:rPr>
                <w:rFonts w:ascii="Times New Roman" w:hAnsi="Times New Roman" w:cs="Times New Roman"/>
                <w:lang w:val="en-GB"/>
              </w:rPr>
              <w:t xml:space="preserve"> 2019)</w:t>
            </w:r>
            <w:r>
              <w:rPr>
                <w:rFonts w:ascii="Times New Roman" w:hAnsi="Times New Roman" w:cs="Times New Roman"/>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rFonts w:ascii="Times New Roman" w:hAnsi="Times New Roman" w:cs="Times New Roman"/>
                <w:i/>
                <w:iCs/>
                <w:lang w:val="en-GB"/>
              </w:rPr>
            </w:pPr>
            <w:r w:rsidRPr="009A7515">
              <w:rPr>
                <w:rFonts w:ascii="Times New Roman" w:hAnsi="Times New Roman" w:cs="Times New Roman"/>
                <w:i/>
                <w:iCs/>
                <w:lang w:val="en-GB"/>
              </w:rPr>
              <w:t>Anguilla anguilla</w:t>
            </w:r>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7515">
              <w:rPr>
                <w:rFonts w:ascii="Times New Roman" w:hAnsi="Times New Roman" w:cs="Times New Roman"/>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rFonts w:ascii="Times New Roman" w:hAnsi="Times New Roman" w:cs="Times New Roman"/>
                <w:lang w:val="en-GB"/>
              </w:rPr>
              <w:fldChar w:fldCharType="separate"/>
            </w:r>
            <w:r w:rsidRPr="00E82326">
              <w:rPr>
                <w:rFonts w:ascii="Times New Roman" w:hAnsi="Times New Roman" w:cs="Times New Roman"/>
                <w:lang w:val="en-GB"/>
              </w:rPr>
              <w:t xml:space="preserve">(Degani </w:t>
            </w:r>
            <w:r w:rsidRPr="00E82326">
              <w:rPr>
                <w:rFonts w:ascii="Times New Roman" w:hAnsi="Times New Roman" w:cs="Times New Roman"/>
                <w:i/>
                <w:iCs/>
                <w:lang w:val="en-GB"/>
              </w:rPr>
              <w:t>et al.</w:t>
            </w:r>
            <w:r w:rsidRPr="00E82326">
              <w:rPr>
                <w:rFonts w:ascii="Times New Roman" w:hAnsi="Times New Roman" w:cs="Times New Roman"/>
                <w:lang w:val="en-GB"/>
              </w:rPr>
              <w:t xml:space="preserve"> 1989)</w:t>
            </w:r>
            <w:r>
              <w:rPr>
                <w:rFonts w:ascii="Times New Roman" w:hAnsi="Times New Roman" w:cs="Times New Roman"/>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rFonts w:ascii="Times New Roman" w:hAnsi="Times New Roman" w:cs="Times New Roman"/>
                <w:i/>
                <w:iCs/>
                <w:lang w:val="en-GB"/>
              </w:rPr>
            </w:pPr>
            <w:r w:rsidRPr="00D1540A">
              <w:rPr>
                <w:rFonts w:ascii="Times New Roman" w:hAnsi="Times New Roman" w:cs="Times New Roman"/>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1540A">
              <w:rPr>
                <w:rFonts w:ascii="Times New Roman" w:hAnsi="Times New Roman" w:cs="Times New Roman"/>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rFonts w:ascii="Times New Roman" w:hAnsi="Times New Roman" w:cs="Times New Roman"/>
                <w:lang w:val="en-GB"/>
              </w:rPr>
              <w:fldChar w:fldCharType="separate"/>
            </w:r>
            <w:r w:rsidRPr="00547E53">
              <w:rPr>
                <w:rFonts w:ascii="Times New Roman" w:hAnsi="Times New Roman" w:cs="Times New Roman"/>
                <w:lang w:val="en-GB"/>
              </w:rPr>
              <w:t xml:space="preserve">(Glover </w:t>
            </w:r>
            <w:r w:rsidRPr="00547E53">
              <w:rPr>
                <w:rFonts w:ascii="Times New Roman" w:hAnsi="Times New Roman" w:cs="Times New Roman"/>
                <w:i/>
                <w:iCs/>
                <w:lang w:val="en-GB"/>
              </w:rPr>
              <w:t>et al.</w:t>
            </w:r>
            <w:r w:rsidRPr="00547E53">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rFonts w:ascii="Times New Roman" w:hAnsi="Times New Roman" w:cs="Times New Roman"/>
                <w:i/>
                <w:iCs/>
                <w:lang w:val="en-GB"/>
              </w:rPr>
            </w:pPr>
            <w:r w:rsidRPr="00547E53">
              <w:rPr>
                <w:rFonts w:ascii="Times New Roman" w:hAnsi="Times New Roman" w:cs="Times New Roman"/>
                <w:i/>
                <w:iCs/>
                <w:lang w:val="en-GB"/>
              </w:rPr>
              <w:t>Cyprinodon macularius</w:t>
            </w:r>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47E53">
              <w:rPr>
                <w:rFonts w:ascii="Times New Roman" w:hAnsi="Times New Roman" w:cs="Times New Roman"/>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rFonts w:ascii="Times New Roman" w:hAnsi="Times New Roman" w:cs="Times New Roman"/>
                <w:lang w:val="en-GB"/>
              </w:rPr>
              <w:fldChar w:fldCharType="separate"/>
            </w:r>
            <w:r w:rsidRPr="00124ECF">
              <w:rPr>
                <w:rFonts w:ascii="Times New Roman" w:hAnsi="Times New Roman" w:cs="Times New Roman"/>
                <w:lang w:val="en-GB"/>
              </w:rPr>
              <w:t xml:space="preserve">(Heuton </w:t>
            </w:r>
            <w:r w:rsidRPr="00124ECF">
              <w:rPr>
                <w:rFonts w:ascii="Times New Roman" w:hAnsi="Times New Roman" w:cs="Times New Roman"/>
                <w:i/>
                <w:iCs/>
                <w:lang w:val="en-GB"/>
              </w:rPr>
              <w:t>et al.</w:t>
            </w:r>
            <w:r w:rsidRPr="00124ECF">
              <w:rPr>
                <w:rFonts w:ascii="Times New Roman" w:hAnsi="Times New Roman" w:cs="Times New Roman"/>
                <w:lang w:val="en-GB"/>
              </w:rPr>
              <w:t xml:space="preserve"> 2018)</w:t>
            </w:r>
            <w:r>
              <w:rPr>
                <w:rFonts w:ascii="Times New Roman" w:hAnsi="Times New Roman" w:cs="Times New Roman"/>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rFonts w:ascii="Times New Roman" w:hAnsi="Times New Roman" w:cs="Times New Roman"/>
                <w:i/>
                <w:iCs/>
                <w:lang w:val="en-GB"/>
              </w:rPr>
            </w:pPr>
            <w:r w:rsidRPr="007626CD">
              <w:rPr>
                <w:rFonts w:ascii="Times New Roman" w:hAnsi="Times New Roman" w:cs="Times New Roman"/>
                <w:i/>
                <w:iCs/>
                <w:lang w:val="en-GB"/>
              </w:rPr>
              <w:t>Micropogonias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26CD">
              <w:rPr>
                <w:rFonts w:ascii="Times New Roman" w:hAnsi="Times New Roman" w:cs="Times New Roman"/>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rFonts w:ascii="Times New Roman" w:hAnsi="Times New Roman" w:cs="Times New Roman"/>
                <w:i/>
                <w:iCs/>
                <w:lang w:val="en-GB"/>
              </w:rPr>
            </w:pPr>
            <w:r w:rsidRPr="004C4729">
              <w:rPr>
                <w:rFonts w:ascii="Times New Roman" w:hAnsi="Times New Roman" w:cs="Times New Roman"/>
                <w:i/>
                <w:iCs/>
                <w:lang w:val="en-GB"/>
              </w:rPr>
              <w:t>Leiostomus xanthurus</w:t>
            </w:r>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C4729">
              <w:rPr>
                <w:rFonts w:ascii="Times New Roman" w:hAnsi="Times New Roman" w:cs="Times New Roman"/>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BF01F9">
              <w:rPr>
                <w:rFonts w:ascii="Times New Roman" w:hAnsi="Times New Roman" w:cs="Times New Roman"/>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rFonts w:ascii="Times New Roman" w:hAnsi="Times New Roman" w:cs="Times New Roman"/>
                <w:i/>
                <w:iCs/>
                <w:lang w:val="en-GB"/>
              </w:rPr>
            </w:pPr>
            <w:r w:rsidRPr="00FB04C6">
              <w:rPr>
                <w:rFonts w:ascii="Times New Roman" w:hAnsi="Times New Roman" w:cs="Times New Roman"/>
                <w:i/>
                <w:iCs/>
                <w:lang w:val="en-GB"/>
              </w:rPr>
              <w:t>Coreius guichenoti</w:t>
            </w:r>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B04C6">
              <w:rPr>
                <w:rFonts w:ascii="Times New Roman" w:hAnsi="Times New Roman" w:cs="Times New Roman"/>
                <w:lang w:val="en-GB"/>
              </w:rPr>
              <w:t>Largemouth bronze gudgeon</w:t>
            </w:r>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Luo &amp; Wang 2012)</w:t>
            </w:r>
            <w:r>
              <w:rPr>
                <w:rFonts w:ascii="Times New Roman" w:hAnsi="Times New Roman" w:cs="Times New Roman"/>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rFonts w:ascii="Times New Roman" w:hAnsi="Times New Roman" w:cs="Times New Roman"/>
                <w:i/>
                <w:iCs/>
                <w:lang w:val="en-GB"/>
              </w:rPr>
            </w:pPr>
            <w:r w:rsidRPr="006214D2">
              <w:rPr>
                <w:rFonts w:ascii="Times New Roman" w:hAnsi="Times New Roman" w:cs="Times New Roman"/>
                <w:i/>
                <w:iCs/>
                <w:lang w:val="en-GB"/>
              </w:rPr>
              <w:t>Sprattus sprattus</w:t>
            </w:r>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14D2">
              <w:rPr>
                <w:rFonts w:ascii="Times New Roman" w:hAnsi="Times New Roman" w:cs="Times New Roman"/>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rFonts w:ascii="Times New Roman" w:hAnsi="Times New Roman" w:cs="Times New Roman"/>
                <w:lang w:val="en-GB"/>
              </w:rPr>
              <w:fldChar w:fldCharType="separate"/>
            </w:r>
            <w:r w:rsidRPr="00760F32">
              <w:rPr>
                <w:rFonts w:ascii="Times New Roman" w:hAnsi="Times New Roman" w:cs="Times New Roman"/>
                <w:lang w:val="en-GB"/>
              </w:rPr>
              <w:t xml:space="preserve">(Meskendahl </w:t>
            </w:r>
            <w:r w:rsidRPr="00760F32">
              <w:rPr>
                <w:rFonts w:ascii="Times New Roman" w:hAnsi="Times New Roman" w:cs="Times New Roman"/>
                <w:i/>
                <w:iCs/>
                <w:lang w:val="en-GB"/>
              </w:rPr>
              <w:t>et al.</w:t>
            </w:r>
            <w:r w:rsidRPr="00760F32">
              <w:rPr>
                <w:rFonts w:ascii="Times New Roman" w:hAnsi="Times New Roman" w:cs="Times New Roman"/>
                <w:lang w:val="en-GB"/>
              </w:rPr>
              <w:t xml:space="preserve"> 2010)</w:t>
            </w:r>
            <w:r>
              <w:rPr>
                <w:rFonts w:ascii="Times New Roman" w:hAnsi="Times New Roman" w:cs="Times New Roman"/>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rFonts w:ascii="Times New Roman" w:hAnsi="Times New Roman" w:cs="Times New Roman"/>
                <w:i/>
                <w:iCs/>
                <w:lang w:val="en-GB"/>
              </w:rPr>
            </w:pPr>
            <w:r w:rsidRPr="00760F32">
              <w:rPr>
                <w:rFonts w:ascii="Times New Roman" w:hAnsi="Times New Roman" w:cs="Times New Roman"/>
                <w:i/>
                <w:iCs/>
                <w:lang w:val="en-GB"/>
              </w:rPr>
              <w:t>Plectropomus leopardus</w:t>
            </w:r>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0F32">
              <w:rPr>
                <w:rFonts w:ascii="Times New Roman" w:hAnsi="Times New Roman" w:cs="Times New Roman"/>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essmer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7)</w:t>
            </w:r>
            <w:r>
              <w:rPr>
                <w:rFonts w:ascii="Times New Roman" w:hAnsi="Times New Roman" w:cs="Times New Roman"/>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rFonts w:ascii="Times New Roman" w:hAnsi="Times New Roman" w:cs="Times New Roman"/>
                <w:i/>
                <w:iCs/>
                <w:lang w:val="en-GB"/>
              </w:rPr>
            </w:pPr>
            <w:r w:rsidRPr="008136EC">
              <w:rPr>
                <w:rFonts w:ascii="Times New Roman" w:hAnsi="Times New Roman" w:cs="Times New Roman"/>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136EC">
              <w:rPr>
                <w:rFonts w:ascii="Times New Roman" w:hAnsi="Times New Roman" w:cs="Times New Roman"/>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ilano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6)</w:t>
            </w:r>
            <w:r>
              <w:rPr>
                <w:rFonts w:ascii="Times New Roman" w:hAnsi="Times New Roman" w:cs="Times New Roman"/>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rFonts w:ascii="Times New Roman" w:hAnsi="Times New Roman" w:cs="Times New Roman"/>
                <w:i/>
                <w:iCs/>
                <w:lang w:val="en-GB"/>
              </w:rPr>
            </w:pPr>
            <w:r w:rsidRPr="000F21BD">
              <w:rPr>
                <w:rFonts w:ascii="Times New Roman" w:hAnsi="Times New Roman" w:cs="Times New Roman"/>
                <w:i/>
                <w:iCs/>
                <w:lang w:val="en-GB"/>
              </w:rPr>
              <w:t>Polyodon spathula</w:t>
            </w:r>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21BD">
              <w:rPr>
                <w:rFonts w:ascii="Times New Roman" w:hAnsi="Times New Roman" w:cs="Times New Roman"/>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rFonts w:ascii="Times New Roman" w:hAnsi="Times New Roman" w:cs="Times New Roman"/>
                <w:lang w:val="en-GB"/>
              </w:rPr>
              <w:fldChar w:fldCharType="separate"/>
            </w:r>
            <w:r w:rsidRPr="00EF4556">
              <w:rPr>
                <w:rFonts w:ascii="Times New Roman" w:hAnsi="Times New Roman" w:cs="Times New Roman"/>
                <w:lang w:val="en-GB"/>
              </w:rPr>
              <w:t xml:space="preserve">(Patterson </w:t>
            </w:r>
            <w:r w:rsidRPr="00EF4556">
              <w:rPr>
                <w:rFonts w:ascii="Times New Roman" w:hAnsi="Times New Roman" w:cs="Times New Roman"/>
                <w:i/>
                <w:iCs/>
                <w:lang w:val="en-GB"/>
              </w:rPr>
              <w:t>et al.</w:t>
            </w:r>
            <w:r w:rsidRPr="00EF4556">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rFonts w:ascii="Times New Roman" w:hAnsi="Times New Roman" w:cs="Times New Roman"/>
                <w:i/>
                <w:iCs/>
                <w:lang w:val="en-GB"/>
              </w:rPr>
            </w:pPr>
            <w:r w:rsidRPr="00EF4556">
              <w:rPr>
                <w:rFonts w:ascii="Times New Roman" w:hAnsi="Times New Roman" w:cs="Times New Roman"/>
                <w:i/>
                <w:iCs/>
                <w:lang w:val="en-GB"/>
              </w:rPr>
              <w:t>Argyrosomus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F4556">
              <w:rPr>
                <w:rFonts w:ascii="Times New Roman" w:hAnsi="Times New Roman" w:cs="Times New Roman"/>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Pirozzi &amp; Booth 2009)</w:t>
            </w:r>
            <w:r>
              <w:rPr>
                <w:rFonts w:ascii="Times New Roman" w:hAnsi="Times New Roman" w:cs="Times New Roman"/>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Lythrypnus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Bluebanded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Rangel &amp; Johnson 2018)</w:t>
            </w:r>
            <w:r>
              <w:rPr>
                <w:rFonts w:ascii="Times New Roman" w:hAnsi="Times New Roman" w:cs="Times New Roman"/>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rFonts w:ascii="Times New Roman" w:hAnsi="Times New Roman" w:cs="Times New Roman"/>
                <w:i/>
                <w:iCs/>
                <w:lang w:val="en-GB"/>
              </w:rPr>
            </w:pPr>
            <w:r w:rsidRPr="00C2493F">
              <w:rPr>
                <w:rFonts w:ascii="Times New Roman" w:hAnsi="Times New Roman" w:cs="Times New Roman"/>
                <w:i/>
                <w:iCs/>
                <w:lang w:val="en-GB"/>
              </w:rPr>
              <w:t>Colossoma macropomum</w:t>
            </w:r>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C2493F">
              <w:rPr>
                <w:rFonts w:ascii="Times New Roman" w:hAnsi="Times New Roman" w:cs="Times New Roman"/>
                <w:lang w:val="en-GB"/>
              </w:rPr>
              <w:t>Tambaqui</w:t>
            </w:r>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rFonts w:ascii="Times New Roman" w:hAnsi="Times New Roman" w:cs="Times New Roman"/>
                <w:lang w:val="en-GB"/>
              </w:rPr>
              <w:fldChar w:fldCharType="separate"/>
            </w:r>
            <w:r w:rsidRPr="007159CC">
              <w:rPr>
                <w:rFonts w:ascii="Times New Roman" w:hAnsi="Times New Roman" w:cs="Times New Roman"/>
                <w:lang w:val="en-GB"/>
              </w:rPr>
              <w:t xml:space="preserve">(Tomala </w:t>
            </w:r>
            <w:r w:rsidRPr="007159CC">
              <w:rPr>
                <w:rFonts w:ascii="Times New Roman" w:hAnsi="Times New Roman" w:cs="Times New Roman"/>
                <w:i/>
                <w:iCs/>
                <w:lang w:val="en-GB"/>
              </w:rPr>
              <w:t>et al.</w:t>
            </w:r>
            <w:r w:rsidRPr="007159CC">
              <w:rPr>
                <w:rFonts w:ascii="Times New Roman" w:hAnsi="Times New Roman" w:cs="Times New Roman"/>
                <w:lang w:val="en-GB"/>
              </w:rPr>
              <w:t xml:space="preserve"> 2014)</w:t>
            </w:r>
            <w:r>
              <w:rPr>
                <w:rFonts w:ascii="Times New Roman" w:hAnsi="Times New Roman" w:cs="Times New Roman"/>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rFonts w:ascii="Times New Roman" w:hAnsi="Times New Roman" w:cs="Times New Roman"/>
                <w:i/>
                <w:iCs/>
                <w:lang w:val="en-GB"/>
              </w:rPr>
            </w:pPr>
            <w:r w:rsidRPr="00622641">
              <w:rPr>
                <w:rFonts w:ascii="Times New Roman" w:hAnsi="Times New Roman" w:cs="Times New Roman"/>
                <w:i/>
                <w:iCs/>
                <w:lang w:val="en-GB"/>
              </w:rPr>
              <w:t xml:space="preserve">Carassius auratus </w:t>
            </w:r>
            <w:r w:rsidRPr="00622641">
              <w:rPr>
                <w:rFonts w:ascii="Times New Roman" w:hAnsi="Times New Roman" w:cs="Times New Roman"/>
                <w:i/>
                <w:iCs/>
                <w:lang w:val="en-GB"/>
              </w:rPr>
              <w:lastRenderedPageBreak/>
              <w:t>grandoculis</w:t>
            </w:r>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2641">
              <w:rPr>
                <w:rFonts w:ascii="Times New Roman" w:hAnsi="Times New Roman" w:cs="Times New Roman"/>
                <w:lang w:val="en-GB"/>
              </w:rPr>
              <w:lastRenderedPageBreak/>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rFonts w:ascii="Times New Roman" w:hAnsi="Times New Roman" w:cs="Times New Roman"/>
                <w:lang w:val="en-GB"/>
              </w:rPr>
              <w:fldChar w:fldCharType="separate"/>
            </w:r>
            <w:r w:rsidRPr="00006E0B">
              <w:rPr>
                <w:rFonts w:ascii="Times New Roman" w:hAnsi="Times New Roman" w:cs="Times New Roman"/>
                <w:lang w:val="en-GB"/>
              </w:rPr>
              <w:t xml:space="preserve">(Yamanaka </w:t>
            </w:r>
            <w:r w:rsidRPr="00006E0B">
              <w:rPr>
                <w:rFonts w:ascii="Times New Roman" w:hAnsi="Times New Roman" w:cs="Times New Roman"/>
                <w:i/>
                <w:iCs/>
                <w:lang w:val="en-GB"/>
              </w:rPr>
              <w:t>et al.</w:t>
            </w:r>
            <w:r w:rsidRPr="00006E0B">
              <w:rPr>
                <w:rFonts w:ascii="Times New Roman" w:hAnsi="Times New Roman" w:cs="Times New Roman"/>
                <w:lang w:val="en-GB"/>
              </w:rPr>
              <w:t xml:space="preserve"> 2013)</w:t>
            </w:r>
            <w:r>
              <w:rPr>
                <w:rFonts w:ascii="Times New Roman" w:hAnsi="Times New Roman" w:cs="Times New Roman"/>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rFonts w:ascii="Times New Roman" w:hAnsi="Times New Roman" w:cs="Times New Roman"/>
          <w:lang w:val="en-GB"/>
        </w:rPr>
      </w:pPr>
    </w:p>
    <w:p w14:paraId="3C6FF4E3" w14:textId="77777777" w:rsidR="00C100F1" w:rsidRPr="0001208F" w:rsidRDefault="00C100F1" w:rsidP="00C100F1">
      <w:pPr>
        <w:widowControl w:val="0"/>
        <w:tabs>
          <w:tab w:val="center" w:pos="4513"/>
        </w:tabs>
        <w:spacing w:line="480" w:lineRule="auto"/>
        <w:contextualSpacing/>
        <w:jc w:val="both"/>
        <w:rPr>
          <w:rFonts w:ascii="Times New Roman" w:hAnsi="Times New Roman" w:cs="Times New Roman"/>
          <w:lang w:val="en-GB"/>
        </w:rPr>
      </w:pPr>
    </w:p>
    <w:p w14:paraId="5814D1FF" w14:textId="03E6F0AB" w:rsidR="002A7901" w:rsidRPr="000F3C49" w:rsidRDefault="00D210E0" w:rsidP="00D545B3">
      <w:pPr>
        <w:pStyle w:val="Heading1"/>
      </w:pPr>
      <w:bookmarkStart w:id="42" w:name="_Toc50829347"/>
      <w:r>
        <w:lastRenderedPageBreak/>
        <w:t>D</w:t>
      </w:r>
      <w:r w:rsidR="002A7901" w:rsidRPr="000F3C49">
        <w:t xml:space="preserve">ata </w:t>
      </w:r>
      <w:del w:id="43" w:author="Max Lindmark" w:date="2020-07-27T15:21:00Z">
        <w:r w:rsidR="002A7901" w:rsidRPr="000F3C49" w:rsidDel="006601CD">
          <w:delText>exploration</w:delText>
        </w:r>
      </w:del>
      <w:ins w:id="44" w:author="Max Lindmark" w:date="2020-07-27T15:21:00Z">
        <w:r w:rsidR="006601CD">
          <w:t>overview</w:t>
        </w:r>
      </w:ins>
      <w:bookmarkEnd w:id="42"/>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45" w:name="_Toc50829348"/>
      <w:r w:rsidRPr="00647D43">
        <w:rPr>
          <w:rFonts w:asciiTheme="minorHAnsi" w:hAnsiTheme="minorHAnsi" w:cstheme="minorHAnsi"/>
          <w:i/>
          <w:iCs/>
          <w:sz w:val="22"/>
          <w:szCs w:val="22"/>
          <w:lang w:val="en-GB"/>
        </w:rPr>
        <w:t>Growth rate</w:t>
      </w:r>
      <w:bookmarkEnd w:id="45"/>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46" w:author="Max Lindmark" w:date="2020-08-17T16:50:00Z">
        <w:r w:rsidR="00292F00" w:rsidRPr="00E22246">
          <w:rPr>
            <w:lang w:val="en-GB"/>
          </w:rPr>
          <w:t xml:space="preserve">rate </w:t>
        </w:r>
      </w:ins>
      <w:r w:rsidRPr="00E22246">
        <w:rPr>
          <w:lang w:val="en-GB"/>
        </w:rPr>
        <w:t>da</w:t>
      </w:r>
      <w:del w:id="47" w:author="Max Lindmark" w:date="2020-08-17T16:50:00Z">
        <w:r w:rsidRPr="00E22246" w:rsidDel="00292F00">
          <w:rPr>
            <w:lang w:val="en-GB"/>
          </w:rPr>
          <w:delText xml:space="preserve">ta </w:delText>
        </w:r>
        <w:commentRangeStart w:id="48"/>
        <w:r w:rsidRPr="00E22246" w:rsidDel="00292F00">
          <w:rPr>
            <w:lang w:val="en-GB"/>
          </w:rPr>
          <w:delText>se</w:delText>
        </w:r>
      </w:del>
      <w:r w:rsidRPr="00E22246">
        <w:rPr>
          <w:lang w:val="en-GB"/>
        </w:rPr>
        <w:t>t</w:t>
      </w:r>
      <w:ins w:id="49" w:author="Max Lindmark" w:date="2020-08-17T16:50:00Z">
        <w:r w:rsidR="00292F00" w:rsidRPr="00E22246">
          <w:rPr>
            <w:lang w:val="en-GB"/>
          </w:rPr>
          <w:t>a</w:t>
        </w:r>
      </w:ins>
      <w:del w:id="50" w:author="Max Lindmark" w:date="2020-08-17T16:50:00Z">
        <w:r w:rsidRPr="00E22246" w:rsidDel="00292F00">
          <w:rPr>
            <w:lang w:val="en-GB"/>
          </w:rPr>
          <w:delText>s</w:delText>
        </w:r>
      </w:del>
      <w:commentRangeEnd w:id="48"/>
      <w:r w:rsidR="0032059B" w:rsidRPr="00E22246">
        <w:rPr>
          <w:rStyle w:val="CommentReference"/>
          <w:sz w:val="24"/>
          <w:szCs w:val="24"/>
        </w:rPr>
        <w:commentReference w:id="48"/>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rPr>
          <w:lang w:val="en-US"/>
        </w:rPr>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51" w:author="Max Lindmark" w:date="2020-08-17T16:51:00Z">
        <w:r w:rsidR="00432044" w:rsidRPr="00E22246">
          <w:rPr>
            <w:lang w:val="en-GB"/>
          </w:rPr>
          <w:t xml:space="preserve">rate </w:t>
        </w:r>
      </w:ins>
      <w:r w:rsidR="001424DF" w:rsidRPr="00E22246">
        <w:rPr>
          <w:lang w:val="en-GB"/>
        </w:rPr>
        <w:t>data</w:t>
      </w:r>
      <w:del w:id="52" w:author="Max Lindmark" w:date="2020-08-17T16:51:00Z">
        <w:r w:rsidR="001424DF" w:rsidRPr="00E22246" w:rsidDel="00432044">
          <w:rPr>
            <w:lang w:val="en-GB"/>
          </w:rPr>
          <w:delText xml:space="preserve"> sets</w:delText>
        </w:r>
      </w:del>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53" w:author="Max Lindmark" w:date="2020-08-17T16:51:00Z">
        <w:r w:rsidR="00A50EB1">
          <w:rPr>
            <w:lang w:val="en-GB"/>
          </w:rPr>
          <w:t xml:space="preserve">rate </w:t>
        </w:r>
      </w:ins>
      <w:r>
        <w:rPr>
          <w:lang w:val="en-GB"/>
        </w:rPr>
        <w:t>data</w:t>
      </w:r>
      <w:del w:id="54"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55"/>
      <w:commentRangeStart w:id="56"/>
      <w:r w:rsidR="00FF6DFC" w:rsidRPr="00E22246">
        <w:rPr>
          <w:lang w:val="en-GB"/>
        </w:rPr>
        <w:t xml:space="preserve">environmental </w:t>
      </w:r>
      <w:commentRangeEnd w:id="55"/>
      <w:r w:rsidR="0032059B" w:rsidRPr="00E22246">
        <w:rPr>
          <w:rStyle w:val="CommentReference"/>
          <w:sz w:val="24"/>
          <w:szCs w:val="24"/>
        </w:rPr>
        <w:commentReference w:id="55"/>
      </w:r>
      <w:commentRangeEnd w:id="56"/>
      <w:r w:rsidR="00B359C5" w:rsidRPr="00E22246">
        <w:rPr>
          <w:rStyle w:val="CommentReference"/>
          <w:sz w:val="24"/>
          <w:szCs w:val="24"/>
        </w:rPr>
        <w:commentReference w:id="56"/>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57" w:author="Max Lindmark" w:date="2020-08-17T16:51:00Z">
        <w:r w:rsidR="00A82ECB" w:rsidRPr="00E22246">
          <w:rPr>
            <w:lang w:val="en-GB"/>
          </w:rPr>
          <w:t xml:space="preserve">rate </w:t>
        </w:r>
      </w:ins>
      <w:r w:rsidR="00FF6DFC" w:rsidRPr="00E22246">
        <w:rPr>
          <w:lang w:val="en-GB"/>
        </w:rPr>
        <w:t>data</w:t>
      </w:r>
      <w:del w:id="58"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59"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59"/>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60"/>
      <w:r w:rsidR="00273751" w:rsidRPr="00934B44">
        <w:rPr>
          <w:lang w:val="en-GB"/>
        </w:rPr>
        <w:t>maximum mass of the species</w:t>
      </w:r>
      <w:commentRangeEnd w:id="60"/>
      <w:r w:rsidR="007C6CB0" w:rsidRPr="00934B44">
        <w:rPr>
          <w:rStyle w:val="CommentReference"/>
          <w:sz w:val="24"/>
          <w:szCs w:val="24"/>
        </w:rPr>
        <w:commentReference w:id="60"/>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61"/>
      <w:commentRangeStart w:id="62"/>
      <w:r w:rsidR="002F4048" w:rsidRPr="00934B44">
        <w:rPr>
          <w:lang w:val="en-GB"/>
        </w:rPr>
        <w:t>(legend not shown).</w:t>
      </w:r>
      <w:commentRangeEnd w:id="61"/>
      <w:r w:rsidR="0032059B" w:rsidRPr="00934B44">
        <w:rPr>
          <w:rStyle w:val="CommentReference"/>
          <w:sz w:val="24"/>
          <w:szCs w:val="24"/>
        </w:rPr>
        <w:commentReference w:id="61"/>
      </w:r>
      <w:commentRangeEnd w:id="62"/>
      <w:r w:rsidR="00930A15" w:rsidRPr="00934B44">
        <w:rPr>
          <w:rStyle w:val="CommentReference"/>
          <w:sz w:val="24"/>
          <w:szCs w:val="24"/>
        </w:rPr>
        <w:commentReference w:id="62"/>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2FE0D1BE" w14:textId="15EAD6FE" w:rsidR="00954BD1" w:rsidRDefault="00954BD1" w:rsidP="00D545B3">
      <w:pPr>
        <w:spacing w:line="480" w:lineRule="auto"/>
        <w:contextualSpacing/>
        <w:jc w:val="both"/>
        <w:rPr>
          <w:lang w:val="en-GB"/>
        </w:rPr>
      </w:pPr>
    </w:p>
    <w:p w14:paraId="6D468B56" w14:textId="77777777"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pageBreakBefore w:val="0"/>
        <w:widowControl w:val="0"/>
      </w:pPr>
      <w:bookmarkStart w:id="63" w:name="_Toc50829350"/>
      <w:r w:rsidRPr="000F3C49">
        <w:lastRenderedPageBreak/>
        <w:t xml:space="preserve">Supplementary </w:t>
      </w:r>
      <w:r w:rsidR="00FE1AE1">
        <w:t xml:space="preserve">methods and </w:t>
      </w:r>
      <w:r w:rsidRPr="000F3C49">
        <w:t>analysis</w:t>
      </w:r>
      <w:bookmarkEnd w:id="63"/>
    </w:p>
    <w:p w14:paraId="6AEB1207" w14:textId="09F567A0" w:rsidR="004B2C85" w:rsidRPr="006D5CBF" w:rsidRDefault="004B2C85" w:rsidP="00954BD1">
      <w:pPr>
        <w:widowControl w:val="0"/>
        <w:tabs>
          <w:tab w:val="center" w:pos="4513"/>
        </w:tabs>
        <w:spacing w:line="480" w:lineRule="auto"/>
        <w:contextualSpacing/>
        <w:jc w:val="both"/>
        <w:rPr>
          <w:rFonts w:ascii="Times New Roman" w:hAnsi="Times New Roman" w:cs="Times New Roman"/>
          <w:lang w:val="en-US"/>
        </w:rPr>
      </w:pPr>
      <w:r w:rsidRPr="00074799">
        <w:rPr>
          <w:rFonts w:ascii="Times New Roman" w:hAnsi="Times New Roman" w:cs="Times New Roman"/>
          <w:b/>
          <w:bCs/>
          <w:lang w:val="en-GB"/>
        </w:rPr>
        <w:t xml:space="preserve">Table </w:t>
      </w:r>
      <w:r w:rsidR="00BC4871" w:rsidRPr="00074799">
        <w:rPr>
          <w:rFonts w:ascii="Times New Roman" w:hAnsi="Times New Roman" w:cs="Times New Roman"/>
          <w:b/>
          <w:bCs/>
          <w:lang w:val="en-GB"/>
        </w:rPr>
        <w:t>S</w:t>
      </w:r>
      <w:r w:rsidR="00AA44E9">
        <w:rPr>
          <w:rFonts w:ascii="Times New Roman" w:hAnsi="Times New Roman" w:cs="Times New Roman"/>
          <w:b/>
          <w:bCs/>
          <w:lang w:val="en-GB"/>
        </w:rPr>
        <w:t>3</w:t>
      </w:r>
      <w:r w:rsidRPr="00074799">
        <w:rPr>
          <w:rFonts w:ascii="Times New Roman" w:hAnsi="Times New Roman" w:cs="Times New Roman"/>
          <w:lang w:val="en-GB"/>
        </w:rPr>
        <w:t xml:space="preserve"> Description of model parameters (type and their interpretation in brackets) and their prior distributions. </w:t>
      </w:r>
      <m:oMath>
        <m:r>
          <w:rPr>
            <w:rFonts w:ascii="Cambria Math" w:hAnsi="Cambria Math" w:cs="Times New Roman"/>
          </w:rPr>
          <m:t>N</m:t>
        </m:r>
      </m:oMath>
      <w:r w:rsidRPr="00074799">
        <w:rPr>
          <w:rFonts w:ascii="Times New Roman" w:hAnsi="Times New Roman" w:cs="Times New Roman"/>
          <w:lang w:val="en-GB"/>
        </w:rPr>
        <w:t xml:space="preserve"> refers to a normal distribution (mean and standard deviation, s.d.) and </w:t>
      </w:r>
      <m:oMath>
        <m:r>
          <w:rPr>
            <w:rFonts w:ascii="Cambria Math" w:hAnsi="Cambria Math" w:cs="Times New Roman"/>
          </w:rPr>
          <m:t>U</m:t>
        </m:r>
      </m:oMath>
      <w:r w:rsidRPr="00074799">
        <w:rPr>
          <w:rFonts w:ascii="Times New Roman" w:hAnsi="Times New Roman" w:cs="Times New Roman"/>
          <w:lang w:val="en-GB"/>
        </w:rPr>
        <w:t xml:space="preserve"> to a uniform distribution (interval). </w:t>
      </w:r>
      <w:r w:rsidRPr="00074799">
        <w:rPr>
          <w:rFonts w:ascii="Times New Roman" w:eastAsiaTheme="minorEastAsia" w:hAnsi="Times New Roman" w:cs="Times New Roman"/>
          <w:lang w:val="en-US"/>
        </w:rPr>
        <w:t>For simplicity, only the parameters of the full model are shown her</w:t>
      </w:r>
      <w:r w:rsidRPr="006D5CBF">
        <w:rPr>
          <w:rFonts w:ascii="Times New Roman" w:eastAsiaTheme="minorEastAsia" w:hAnsi="Times New Roman" w:cs="Times New Roman"/>
          <w:lang w:val="en-US"/>
        </w:rPr>
        <w:t xml:space="preserve">e (i.e. with most coefficients varying by species), </w:t>
      </w:r>
      <w:r w:rsidRPr="006D5CBF">
        <w:rPr>
          <w:rFonts w:ascii="Times New Roman" w:hAnsi="Times New Roman" w:cs="Times New Roman"/>
          <w:lang w:val="en-GB"/>
        </w:rPr>
        <w:t>but note that when a model is fitted with a common rather than species-varying coefficient, e.g.</w:t>
      </w:r>
      <m:oMath>
        <m:r>
          <w:rPr>
            <w:rFonts w:ascii="Cambria Math" w:hAnsi="Cambria Math" w:cs="Times New Roman"/>
          </w:rPr>
          <m:t xml:space="preserve"> </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instead of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w:commentRangeStart w:id="64"/>
        <w:commentRangeEnd w:id="64"/>
        <m:r>
          <m:rPr>
            <m:sty m:val="p"/>
          </m:rPr>
          <w:rPr>
            <w:rStyle w:val="CommentReference"/>
            <w:rFonts w:ascii="Cambria Math" w:hAnsi="Cambria Math" w:cs="Times New Roman"/>
            <w:sz w:val="24"/>
            <w:szCs w:val="24"/>
          </w:rPr>
          <w:commentReference w:id="64"/>
        </m:r>
        <m:r>
          <w:rPr>
            <w:rFonts w:ascii="Cambria Math" w:eastAsiaTheme="minorEastAsia" w:hAnsi="Cambria Math" w:cs="Times New Roman"/>
          </w:rPr>
          <m:t>)</m:t>
        </m:r>
      </m:oMath>
      <w:r w:rsidRPr="006D5CBF">
        <w:rPr>
          <w:rFonts w:ascii="Times New Roman" w:eastAsiaTheme="minorEastAsia" w:hAnsi="Times New Roman" w:cs="Times New Roman"/>
          <w:lang w:val="en-US"/>
        </w:rPr>
        <w:t xml:space="preserve">, we use the same prior for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w:t>
      </w:r>
      <w:r w:rsidRPr="006D5CBF">
        <w:rPr>
          <w:rFonts w:ascii="Times New Roman" w:eastAsiaTheme="minorEastAsia" w:hAnsi="Times New Roman" w:cs="Times New Roman"/>
          <w:lang w:val="en-US"/>
        </w:rPr>
        <w:t xml:space="preserve">a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w:r w:rsidRPr="006D5CBF">
        <w:rPr>
          <w:rFonts w:ascii="Times New Roman" w:eastAsiaTheme="minorEastAsia" w:hAnsi="Times New Roman" w:cs="Times New Roman"/>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rPr>
                <w:rFonts w:ascii="Times New Roman" w:hAnsi="Times New Roman" w:cs="Times New Roman"/>
              </w:rPr>
            </w:pPr>
            <w:r w:rsidRPr="006D5CBF">
              <w:rPr>
                <w:rFonts w:ascii="Times New Roman" w:hAnsi="Times New Roman" w:cs="Times New Roman"/>
              </w:rPr>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Log-linear regressions</w:t>
            </w:r>
          </w:p>
          <w:p w14:paraId="0C892E30"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growth, consumption and metabolism (Eqns. 3-5) </w:t>
            </w:r>
          </w:p>
        </w:tc>
        <w:tc>
          <w:tcPr>
            <w:tcW w:w="1384" w:type="dxa"/>
          </w:tcPr>
          <w:p w14:paraId="05BDAA81"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65"/>
            <w:r w:rsidRPr="006D5CBF">
              <w:rPr>
                <w:rFonts w:ascii="Times New Roman" w:hAnsi="Times New Roman" w:cs="Times New Roman"/>
                <w:lang w:val="en-US"/>
              </w:rPr>
              <w:t>Hyperparameter (average intercept across species)</w:t>
            </w:r>
            <w:commentRangeEnd w:id="65"/>
            <w:r w:rsidRPr="006D5CBF">
              <w:rPr>
                <w:rStyle w:val="CommentReference"/>
                <w:sz w:val="24"/>
                <w:szCs w:val="24"/>
              </w:rPr>
              <w:commentReference w:id="65"/>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3CA942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F68944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89968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93BEFA"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1F79C3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3ABAC7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36A308A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Polynomial models</w:t>
            </w:r>
          </w:p>
          <w:p w14:paraId="5C66568A"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consumption </w:t>
            </w:r>
            <w:r w:rsidRPr="006D5CBF">
              <w:rPr>
                <w:rFonts w:ascii="Times New Roman" w:hAnsi="Times New Roman" w:cs="Times New Roman"/>
                <w:lang w:val="en-US"/>
              </w:rPr>
              <w:t>(Eqns. 6-8)</w:t>
            </w:r>
          </w:p>
        </w:tc>
        <w:tc>
          <w:tcPr>
            <w:tcW w:w="1384" w:type="dxa"/>
          </w:tcPr>
          <w:p w14:paraId="5D12C54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427D44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7708195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DC89E3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646B56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mass coefficient)</w:t>
            </w:r>
          </w:p>
        </w:tc>
        <w:tc>
          <w:tcPr>
            <w:tcW w:w="2073" w:type="dxa"/>
          </w:tcPr>
          <w:p w14:paraId="04D194B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4E4A6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2D012A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temperature coefficient)</w:t>
            </w:r>
          </w:p>
        </w:tc>
        <w:tc>
          <w:tcPr>
            <w:tcW w:w="2073" w:type="dxa"/>
          </w:tcPr>
          <w:p w14:paraId="0367B5A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568B2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5CA5CF5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lang w:val="en-US"/>
              </w:rPr>
              <w:t>Parameter (common quadratic temperature coefficient)</w:t>
            </w:r>
          </w:p>
        </w:tc>
        <w:tc>
          <w:tcPr>
            <w:tcW w:w="2073" w:type="dxa"/>
          </w:tcPr>
          <w:p w14:paraId="600F5BB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520028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380E043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Parameter (common cubic temperature coefficient)</w:t>
            </w:r>
          </w:p>
        </w:tc>
        <w:tc>
          <w:tcPr>
            <w:tcW w:w="2073" w:type="dxa"/>
          </w:tcPr>
          <w:p w14:paraId="0CC529B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6E21E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218A09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45D6891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B7736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576A305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1FCC43E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ascii="Times New Roman" w:eastAsiaTheme="minorEastAsia" w:hAnsi="Times New Roman" w:cs="Times New Roman"/>
                <w:lang w:val="en-GB"/>
              </w:rPr>
            </w:pPr>
            <w:r w:rsidRPr="006D5CBF">
              <w:rPr>
                <w:rFonts w:ascii="Times New Roman" w:hAnsi="Times New Roman" w:cs="Times New Roman"/>
                <w:lang w:val="en-GB"/>
              </w:rPr>
              <w:t xml:space="preserve">Linear </w:t>
            </w:r>
          </w:p>
          <w:p w14:paraId="4D078E13" w14:textId="77777777" w:rsidR="004B2C85" w:rsidRPr="006D5CBF" w:rsidRDefault="004B2C85" w:rsidP="00F226F7">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Pr="006D5CBF">
              <w:rPr>
                <w:rFonts w:ascii="Times New Roman" w:hAnsi="Times New Roman" w:cs="Times New Roman"/>
                <w:lang w:val="en-GB"/>
              </w:rPr>
              <w:t xml:space="preserve"> models</w:t>
            </w:r>
          </w:p>
          <w:p w14:paraId="35E25B66"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Eqns. 9-11)</w:t>
            </w:r>
          </w:p>
        </w:tc>
        <w:tc>
          <w:tcPr>
            <w:tcW w:w="1384" w:type="dxa"/>
          </w:tcPr>
          <w:p w14:paraId="47D9327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231D32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4FDFFA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86D8651"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s.d.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5606A5F8" w14:textId="5819EF50" w:rsidR="00694445" w:rsidRDefault="00694445" w:rsidP="00F36284">
      <w:pPr>
        <w:spacing w:line="480" w:lineRule="auto"/>
        <w:contextualSpacing/>
        <w:jc w:val="both"/>
        <w:rPr>
          <w:b/>
          <w:bCs/>
          <w:lang w:val="en-GB"/>
        </w:rPr>
      </w:pPr>
    </w:p>
    <w:p w14:paraId="75FEB031" w14:textId="77777777" w:rsidR="00694445" w:rsidRPr="006D5CBF" w:rsidRDefault="00694445" w:rsidP="00F36284">
      <w:pPr>
        <w:spacing w:line="480" w:lineRule="auto"/>
        <w:contextualSpacing/>
        <w:jc w:val="both"/>
        <w:rPr>
          <w:b/>
          <w:bCs/>
          <w:lang w:val="en-GB"/>
        </w:rPr>
      </w:pPr>
    </w:p>
    <w:p w14:paraId="423BDA9F" w14:textId="7F495FA5"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lang w:val="en-US"/>
        </w:rPr>
        <w:t>S</w:t>
      </w:r>
      <w:r w:rsidR="00BB6621">
        <w:rPr>
          <w:b/>
          <w:bCs/>
          <w:lang w:val="en-US"/>
        </w:rPr>
        <w:t>4</w:t>
      </w:r>
      <w:r w:rsidRPr="006D5CBF">
        <w:rPr>
          <w:lang w:val="en-GB"/>
        </w:rPr>
        <w:t>. Model comparison for the log-linear regressions of how consumption, metabolism and growth depend on mass and temperature below optimum</w:t>
      </w:r>
      <w:r w:rsidRPr="007D358F">
        <w:rPr>
          <w:lang w:val="en-GB"/>
        </w:rPr>
        <w:t xml:space="preserve"> temperatures. M1 is the full model and is described in text (Eqns. 3-5).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66"/>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66"/>
            <w:r w:rsidRPr="001F3939">
              <w:rPr>
                <w:rStyle w:val="CommentReference"/>
                <w:sz w:val="24"/>
                <w:szCs w:val="24"/>
              </w:rPr>
              <w:commentReference w:id="66"/>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1111E415" w:rsidR="002845F7" w:rsidRDefault="002845F7"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5248ECCA" w:rsidR="00F36284" w:rsidRPr="001F3939" w:rsidRDefault="00F36284" w:rsidP="00F36284">
      <w:pPr>
        <w:spacing w:line="480" w:lineRule="auto"/>
        <w:contextualSpacing/>
        <w:jc w:val="both"/>
        <w:rPr>
          <w:lang w:val="en-US"/>
        </w:rPr>
      </w:pPr>
      <w:commentRangeStart w:id="67"/>
      <w:r w:rsidRPr="001F3939">
        <w:rPr>
          <w:b/>
          <w:bCs/>
          <w:lang w:val="en-GB"/>
        </w:rPr>
        <w:lastRenderedPageBreak/>
        <w:t xml:space="preserve">Table </w:t>
      </w:r>
      <w:r w:rsidR="00984B50" w:rsidRPr="001F3939">
        <w:rPr>
          <w:b/>
          <w:bCs/>
          <w:lang w:val="en-GB"/>
        </w:rPr>
        <w:t>S</w:t>
      </w:r>
      <w:r w:rsidR="001A463E">
        <w:rPr>
          <w:b/>
          <w:bCs/>
          <w:lang w:val="en-GB"/>
        </w:rPr>
        <w:t>5</w:t>
      </w:r>
      <w:r w:rsidRPr="001F3939">
        <w:rPr>
          <w:lang w:val="en-GB"/>
        </w:rPr>
        <w:t xml:space="preserve">. </w:t>
      </w:r>
      <w:commentRangeEnd w:id="67"/>
      <w:r w:rsidRPr="001F3939">
        <w:rPr>
          <w:rStyle w:val="CommentReference"/>
          <w:sz w:val="24"/>
          <w:szCs w:val="24"/>
        </w:rPr>
        <w:commentReference w:id="67"/>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Eqns. 6-8) to allow the standard deviation to increase linearly with the predictor variables.  In these models, we put a uniform prior for the intercept </w:t>
      </w:r>
      <m:oMath>
        <m:r>
          <w:rPr>
            <w:rFonts w:ascii="Cambria Math" w:hAnsi="Cambria Math"/>
            <w:lang w:val="en-GB"/>
          </w:rPr>
          <m:t>a~U</m:t>
        </m:r>
        <m:d>
          <m:dPr>
            <m:ctrlPr>
              <w:rPr>
                <w:rFonts w:ascii="Cambria Math" w:hAnsi="Cambria Math"/>
                <w:i/>
                <w:lang w:val="en-GB"/>
              </w:rPr>
            </m:ctrlPr>
          </m:dPr>
          <m:e>
            <m:r>
              <w:rPr>
                <w:rFonts w:ascii="Cambria Math" w:hAnsi="Cambria Math"/>
                <w:lang w:val="en-GB"/>
              </w:rPr>
              <m:t>0, 10</m:t>
            </m:r>
          </m:e>
        </m:d>
      </m:oMath>
      <w:r w:rsidRPr="001F3939">
        <w:rPr>
          <w:rFonts w:eastAsiaTheme="minorEastAsia"/>
          <w:lang w:val="en-GB"/>
        </w:rPr>
        <w:t xml:space="preserve"> and a gamma prior for the slope(s) </w:t>
      </w:r>
      <m:oMath>
        <m:r>
          <w:rPr>
            <w:rFonts w:ascii="Cambria Math" w:eastAsiaTheme="minorEastAsia" w:hAnsi="Cambria Math"/>
            <w:lang w:val="en-GB"/>
          </w:rPr>
          <m:t>b,c</m:t>
        </m:r>
        <m:r>
          <w:rPr>
            <w:rFonts w:ascii="Cambria Math" w:hAnsi="Cambria Math"/>
            <w:lang w:val="en-GB"/>
          </w:rPr>
          <m:t>~gamma</m:t>
        </m:r>
        <m:d>
          <m:dPr>
            <m:ctrlPr>
              <w:rPr>
                <w:rFonts w:ascii="Cambria Math" w:hAnsi="Cambria Math"/>
                <w:i/>
                <w:lang w:val="en-GB"/>
              </w:rPr>
            </m:ctrlPr>
          </m:dPr>
          <m:e>
            <m:r>
              <w:rPr>
                <w:rFonts w:ascii="Cambria Math" w:hAnsi="Cambria Math"/>
                <w:lang w:val="en-GB"/>
              </w:rPr>
              <m:t>shape=0.001,rate=0.001</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r w:rsidRPr="001F3939">
        <w:rPr>
          <w:lang w:val="en-US"/>
        </w:rPr>
        <w:t>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309"/>
        <w:gridCol w:w="4297"/>
        <w:gridCol w:w="1540"/>
      </w:tblGrid>
      <w:tr w:rsidR="00F36284" w:rsidRPr="001F3939"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Temperature-variables</w:t>
            </w:r>
          </w:p>
        </w:tc>
        <w:tc>
          <w:tcPr>
            <w:tcW w:w="0" w:type="auto"/>
          </w:tcPr>
          <w:p w14:paraId="4EE75C47"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Standard deviation of likelihood</w:t>
            </w:r>
          </w:p>
        </w:tc>
        <w:tc>
          <w:tcPr>
            <w:tcW w:w="0" w:type="auto"/>
          </w:tcPr>
          <w:p w14:paraId="1CCBF86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F226F7">
            <w:pPr>
              <w:spacing w:line="360" w:lineRule="auto"/>
              <w:contextualSpacing/>
              <w:rPr>
                <w:rFonts w:cstheme="minorHAnsi"/>
                <w:lang w:val="sv-SE"/>
              </w:rPr>
            </w:pPr>
            <w:r w:rsidRPr="001F3939">
              <w:rPr>
                <w:rFonts w:cstheme="minorHAnsi"/>
              </w:rPr>
              <w:t>M1</w:t>
            </w:r>
          </w:p>
        </w:tc>
        <w:tc>
          <w:tcPr>
            <w:tcW w:w="0" w:type="auto"/>
            <w:vMerge w:val="restart"/>
          </w:tcPr>
          <w:p w14:paraId="66EF13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Quadratic</w:t>
            </w:r>
          </w:p>
        </w:tc>
        <w:tc>
          <w:tcPr>
            <w:tcW w:w="0" w:type="auto"/>
          </w:tcPr>
          <w:p w14:paraId="7CD3F5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F36284" w:rsidRPr="001F3939"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F226F7">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414E42A3"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w:r w:rsidRPr="001F3939">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mass</m:t>
              </m:r>
            </m:oMath>
            <w:r w:rsidRPr="001F3939">
              <w:rPr>
                <w:rFonts w:ascii="Times New Roman" w:eastAsia="Times New Roman" w:hAnsi="Times New Roman" w:cs="Times New Roman"/>
                <w:lang w:val="en-US"/>
              </w:rPr>
              <w:t>)</w:t>
            </w:r>
          </w:p>
        </w:tc>
        <w:tc>
          <w:tcPr>
            <w:tcW w:w="0" w:type="auto"/>
          </w:tcPr>
          <w:p w14:paraId="725F39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F36284" w:rsidRPr="001F3939"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C411D7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ascii="Times New Roman" w:eastAsia="Times New Roman" w:hAnsi="Times New Roman" w:cs="Times New Roman"/>
                <w:lang w:val="en-US"/>
              </w:rPr>
              <w:t>Increasing with temperature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m:t>
              </m:r>
            </m:oMath>
            <w:r w:rsidRPr="001F3939">
              <w:rPr>
                <w:rFonts w:ascii="Times New Roman" w:eastAsia="Times New Roman" w:hAnsi="Times New Roman" w:cs="Times New Roman"/>
                <w:lang w:val="en-US"/>
              </w:rPr>
              <w:t>)</w:t>
            </w:r>
          </w:p>
        </w:tc>
        <w:tc>
          <w:tcPr>
            <w:tcW w:w="0" w:type="auto"/>
          </w:tcPr>
          <w:p w14:paraId="5915005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F36284" w:rsidRPr="001F3939"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6D0E14B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c</m:t>
              </m:r>
              <m:r>
                <w:rPr>
                  <w:rFonts w:ascii="Cambria Math" w:hAnsi="Cambria Math" w:cstheme="minorHAnsi" w:hint="eastAsia"/>
                  <w:lang w:val="en-GB"/>
                </w:rPr>
                <m:t>×</m:t>
              </m:r>
              <m:r>
                <w:rPr>
                  <w:rFonts w:ascii="Cambria Math" w:hAnsi="Cambria Math" w:cstheme="minorHAnsi"/>
                </w:rPr>
                <m:t>mass</m:t>
              </m:r>
            </m:oMath>
            <w:r w:rsidRPr="001F3939">
              <w:rPr>
                <w:rFonts w:ascii="Times New Roman" w:eastAsia="Times New Roman" w:hAnsi="Times New Roman" w:cs="Times New Roman"/>
                <w:lang w:val="en-US"/>
              </w:rPr>
              <w:t>)</w:t>
            </w:r>
          </w:p>
        </w:tc>
        <w:tc>
          <w:tcPr>
            <w:tcW w:w="0" w:type="auto"/>
          </w:tcPr>
          <w:p w14:paraId="503DAE9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F36284"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F226F7">
            <w:pPr>
              <w:spacing w:line="360" w:lineRule="auto"/>
              <w:contextualSpacing/>
              <w:rPr>
                <w:rFonts w:cstheme="minorHAnsi"/>
                <w:lang w:val="sv-SE"/>
              </w:rPr>
            </w:pPr>
            <w:r w:rsidRPr="001F3939">
              <w:rPr>
                <w:rFonts w:cstheme="minorHAnsi"/>
                <w:lang w:val="sv-SE"/>
              </w:rPr>
              <w:t>M2</w:t>
            </w:r>
          </w:p>
        </w:tc>
        <w:tc>
          <w:tcPr>
            <w:tcW w:w="0" w:type="auto"/>
          </w:tcPr>
          <w:p w14:paraId="7F950B3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r w:rsidRPr="001F3939">
              <w:rPr>
                <w:rFonts w:cstheme="minorHAnsi"/>
                <w:lang w:val="sv-SE"/>
              </w:rPr>
              <w:t>Quadratic</w:t>
            </w:r>
            <w:r w:rsidRPr="001F3939">
              <w:rPr>
                <w:rFonts w:ascii="Times New Roman" w:eastAsia="Times New Roman" w:hAnsi="Times New Roman" w:cs="Times New Roman"/>
                <w:bCs/>
                <w:iCs/>
                <w:lang w:val="sv-SE"/>
              </w:rPr>
              <w:t xml:space="preserve"> + Cubic</w:t>
            </w:r>
          </w:p>
        </w:tc>
        <w:tc>
          <w:tcPr>
            <w:tcW w:w="0" w:type="auto"/>
          </w:tcPr>
          <w:p w14:paraId="13DCB8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 xml:space="preserve">Constant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77777777" w:rsidR="002845F7" w:rsidRPr="001F3939" w:rsidRDefault="002845F7"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commentRangeStart w:id="68"/>
      <w:r w:rsidRPr="001F3939">
        <w:rPr>
          <w:b/>
          <w:bCs/>
          <w:lang w:val="en-GB"/>
        </w:rPr>
        <w:t xml:space="preserve">Table </w:t>
      </w:r>
      <w:commentRangeEnd w:id="68"/>
      <w:r w:rsidRPr="001F3939">
        <w:rPr>
          <w:rStyle w:val="CommentReference"/>
          <w:sz w:val="24"/>
          <w:szCs w:val="24"/>
        </w:rPr>
        <w:commentReference w:id="68"/>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w:t>
      </w:r>
      <w:r w:rsidRPr="001F3939">
        <w:t xml:space="preserve">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69C5AC77" w14:textId="5BA0F7BF"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rPr>
          <w:lang w:val="en-US"/>
        </w:rPr>
      </w:pPr>
      <w:r w:rsidRPr="009B6395">
        <w:rPr>
          <w:lang w:val="en-US"/>
        </w:rPr>
        <w:t>Fig. S</w:t>
      </w:r>
      <w:r w:rsidR="00FB517D" w:rsidRPr="009B6395">
        <w:rPr>
          <w:lang w:val="en-US"/>
        </w:rPr>
        <w:t>12</w:t>
      </w:r>
      <w:r w:rsidRPr="009B6395">
        <w:rPr>
          <w:lang w:val="en-US"/>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69"/>
      <w:commentRangeStart w:id="70"/>
      <w:commentRangeStart w:id="71"/>
      <w:r w:rsidRPr="009B6395">
        <w:rPr>
          <w:rFonts w:cstheme="minorHAnsi"/>
          <w:bCs/>
          <w:lang w:val="en-GB"/>
        </w:rPr>
        <w:t>)</w:t>
      </w:r>
      <w:commentRangeEnd w:id="69"/>
      <w:r w:rsidR="00DD0E6E" w:rsidRPr="009B6395">
        <w:rPr>
          <w:rStyle w:val="CommentReference"/>
          <w:sz w:val="24"/>
          <w:szCs w:val="24"/>
        </w:rPr>
        <w:commentReference w:id="69"/>
      </w:r>
      <w:commentRangeEnd w:id="70"/>
      <w:r w:rsidR="00355B79" w:rsidRPr="009B6395">
        <w:rPr>
          <w:rStyle w:val="CommentReference"/>
          <w:sz w:val="24"/>
          <w:szCs w:val="24"/>
        </w:rPr>
        <w:commentReference w:id="70"/>
      </w:r>
      <w:commentRangeEnd w:id="71"/>
      <w:r w:rsidR="002D1A30" w:rsidRPr="009B6395">
        <w:rPr>
          <w:rStyle w:val="CommentReference"/>
          <w:sz w:val="24"/>
          <w:szCs w:val="24"/>
        </w:rPr>
        <w:commentReference w:id="71"/>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2"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72"/>
      <w:r w:rsidRPr="003B62E6">
        <w:rPr>
          <w:lang w:val="en-GB"/>
        </w:rPr>
        <w:t>Fig. S</w:t>
      </w:r>
      <w:r w:rsidR="00DB424C" w:rsidRPr="003B62E6">
        <w:rPr>
          <w:lang w:val="en-US"/>
        </w:rPr>
        <w:t>1</w:t>
      </w:r>
      <w:r w:rsidR="00FB517D" w:rsidRPr="003B62E6">
        <w:rPr>
          <w:lang w:val="en-US"/>
        </w:rPr>
        <w:t>3</w:t>
      </w:r>
      <w:r w:rsidRPr="003B62E6">
        <w:rPr>
          <w:lang w:val="en-GB"/>
        </w:rPr>
        <w:t>.</w:t>
      </w:r>
      <w:commentRangeEnd w:id="72"/>
      <w:r w:rsidR="006D4950" w:rsidRPr="003B62E6">
        <w:rPr>
          <w:rStyle w:val="CommentReference"/>
          <w:sz w:val="24"/>
          <w:szCs w:val="24"/>
        </w:rPr>
        <w:commentReference w:id="72"/>
      </w:r>
      <w:r w:rsidRPr="003B62E6">
        <w:rPr>
          <w:lang w:val="en-GB"/>
        </w:rPr>
        <w:t xml:space="preserve"> </w:t>
      </w:r>
      <w:r w:rsidR="004755CB" w:rsidRPr="003B62E6">
        <w:rPr>
          <w:lang w:val="en-GB"/>
        </w:rPr>
        <w:t>M</w:t>
      </w:r>
      <w:ins w:id="73" w:author="Max Lindmark" w:date="2020-09-10T15:42:00Z">
        <w:r w:rsidR="008310B5" w:rsidRPr="003B62E6">
          <w:rPr>
            <w:lang w:val="en-GB"/>
          </w:rPr>
          <w:t>ass-specific m</w:t>
        </w:r>
      </w:ins>
      <w:r w:rsidR="004755CB" w:rsidRPr="003B62E6">
        <w:rPr>
          <w:lang w:val="en-GB"/>
        </w:rPr>
        <w:t xml:space="preserve">aximum consumption rates expressed as relative to </w:t>
      </w:r>
      <w:ins w:id="74" w:author="Max Lindmark" w:date="2020-09-10T15:42:00Z">
        <w:r w:rsidR="008310B5" w:rsidRPr="003B62E6">
          <w:rPr>
            <w:lang w:val="en-GB"/>
          </w:rPr>
          <w:t xml:space="preserve">the </w:t>
        </w:r>
      </w:ins>
      <w:del w:id="75" w:author="Max Lindmark" w:date="2020-09-10T15:42:00Z">
        <w:r w:rsidR="004755CB" w:rsidRPr="003B62E6" w:rsidDel="008310B5">
          <w:rPr>
            <w:lang w:val="en-GB"/>
          </w:rPr>
          <w:delText xml:space="preserve">maximum </w:delText>
        </w:r>
      </w:del>
      <w:ins w:id="76" w:author="Max Lindmark" w:date="2020-09-10T15:42:00Z">
        <w:r w:rsidR="008310B5" w:rsidRPr="003B62E6">
          <w:rPr>
            <w:lang w:val="en-GB"/>
          </w:rPr>
          <w:t xml:space="preserve">average </w:t>
        </w:r>
      </w:ins>
      <w:ins w:id="77" w:author="Max Lindmark" w:date="2020-09-10T15:43:00Z">
        <w:r w:rsidR="008310B5" w:rsidRPr="003B62E6">
          <w:rPr>
            <w:lang w:val="en-GB"/>
          </w:rPr>
          <w:t>maximum</w:t>
        </w:r>
      </w:ins>
      <w:ins w:id="78" w:author="Max Lindmark" w:date="2020-09-10T15:42:00Z">
        <w:r w:rsidR="008310B5" w:rsidRPr="003B62E6">
          <w:rPr>
            <w:lang w:val="en-GB"/>
          </w:rPr>
          <w:t xml:space="preserve"> </w:t>
        </w:r>
      </w:ins>
      <w:r w:rsidR="004755CB" w:rsidRPr="003B62E6">
        <w:rPr>
          <w:lang w:val="en-GB"/>
        </w:rPr>
        <w:t xml:space="preserve">consumption rates </w:t>
      </w:r>
      <w:del w:id="79" w:author="Max Lindmark" w:date="2020-09-10T15:43:00Z">
        <w:r w:rsidR="005D4975" w:rsidRPr="003B62E6" w:rsidDel="008310B5">
          <w:rPr>
            <w:lang w:val="en-GB"/>
          </w:rPr>
          <w:delText xml:space="preserve">(done </w:delText>
        </w:r>
      </w:del>
      <w:r w:rsidR="005D4975" w:rsidRPr="003B62E6">
        <w:rPr>
          <w:lang w:val="en-GB"/>
        </w:rPr>
        <w:t>by species</w:t>
      </w:r>
      <w:del w:id="80"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81" w:author="Max Lindmark" w:date="2020-07-30T10:13:00Z">
        <w:r w:rsidR="00660FD9" w:rsidRPr="003B62E6" w:rsidDel="00B5008A">
          <w:rPr>
            <w:lang w:val="en-GB"/>
          </w:rPr>
          <w:delText xml:space="preserve">above </w:delText>
        </w:r>
      </w:del>
      <w:del w:id="82"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83" w:author="Max Lindmark" w:date="2020-07-30T10:13:00Z">
        <w:r w:rsidR="00956946" w:rsidRPr="003B62E6">
          <w:rPr>
            <w:lang w:val="en-GB"/>
          </w:rPr>
          <w:t xml:space="preserve"> </w:t>
        </w:r>
      </w:ins>
      <w:ins w:id="84" w:author="Max Lindmark" w:date="2020-07-30T10:14:00Z">
        <w:r w:rsidR="00BF2F9A" w:rsidRPr="003B62E6">
          <w:rPr>
            <w:lang w:val="en-GB"/>
          </w:rPr>
          <w:t xml:space="preserve">posterior medians of the </w:t>
        </w:r>
      </w:ins>
      <w:ins w:id="85" w:author="Max Lindmark" w:date="2020-07-30T10:13:00Z">
        <w:r w:rsidR="00956946" w:rsidRPr="003B62E6">
          <w:rPr>
            <w:lang w:val="en-GB"/>
          </w:rPr>
          <w:t xml:space="preserve">average </w:t>
        </w:r>
      </w:ins>
      <w:ins w:id="86" w:author="Max Lindmark" w:date="2020-07-30T10:14:00Z">
        <w:r w:rsidR="00956946" w:rsidRPr="003B62E6">
          <w:rPr>
            <w:lang w:val="en-GB"/>
          </w:rPr>
          <w:t>intercept across species and the common</w:t>
        </w:r>
      </w:ins>
      <w:r w:rsidR="003E5E3C" w:rsidRPr="003B62E6">
        <w:rPr>
          <w:lang w:val="en-GB"/>
        </w:rPr>
        <w:t xml:space="preserve"> </w:t>
      </w:r>
      <w:del w:id="87"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88" w:author="Max Lindmark" w:date="2020-07-30T10:14:00Z">
        <w:r w:rsidR="002901A0" w:rsidRPr="003B62E6">
          <w:rPr>
            <w:lang w:val="en-GB"/>
          </w:rPr>
          <w:t>coefficients</w:t>
        </w:r>
      </w:ins>
      <w:del w:id="89"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90" w:author="Max Lindmark" w:date="2020-07-30T10:13:00Z">
        <w:r w:rsidR="00AE7D11" w:rsidRPr="003B62E6">
          <w:rPr>
            <w:lang w:val="en-GB"/>
          </w:rPr>
          <w:t xml:space="preserve"> Colors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91"/>
      <w:commentRangeStart w:id="92"/>
      <w:commentRangeStart w:id="93"/>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93"/>
      <w:r w:rsidR="00A65DD7" w:rsidRPr="00B45407">
        <w:rPr>
          <w:rStyle w:val="CommentReference"/>
          <w:sz w:val="24"/>
          <w:szCs w:val="24"/>
        </w:rPr>
        <w:commentReference w:id="93"/>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91"/>
      <w:r w:rsidRPr="00B45407">
        <w:rPr>
          <w:rStyle w:val="CommentReference"/>
          <w:sz w:val="24"/>
          <w:szCs w:val="24"/>
        </w:rPr>
        <w:commentReference w:id="91"/>
      </w:r>
      <w:commentRangeEnd w:id="92"/>
      <w:r w:rsidR="00DD0E6E" w:rsidRPr="00B45407">
        <w:rPr>
          <w:rStyle w:val="CommentReference"/>
          <w:sz w:val="24"/>
          <w:szCs w:val="24"/>
        </w:rPr>
        <w:commentReference w:id="92"/>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94"/>
      <w:r w:rsidRPr="00B45407">
        <w:rPr>
          <w:rFonts w:cstheme="minorHAnsi"/>
          <w:i/>
          <w:iCs/>
          <w:lang w:val="en-GB"/>
        </w:rPr>
        <w:t>temperature based on either temperature in distribution range (triangles) or modelled distribution maps (circles), both taken from FishBase</w:t>
      </w:r>
      <w:commentRangeEnd w:id="94"/>
      <w:r w:rsidRPr="00B45407">
        <w:rPr>
          <w:rStyle w:val="CommentReference"/>
          <w:sz w:val="24"/>
          <w:szCs w:val="24"/>
        </w:rPr>
        <w:commentReference w:id="94"/>
      </w:r>
      <w:r w:rsidR="00E9075E" w:rsidRPr="00B45407">
        <w:rPr>
          <w:rFonts w:cstheme="minorHAnsi"/>
          <w:i/>
          <w:iCs/>
          <w:lang w:val="en-GB"/>
        </w:rPr>
        <w:t xml:space="preserve">. </w:t>
      </w:r>
      <w:r w:rsidRPr="00B45407">
        <w:rPr>
          <w:rFonts w:cstheme="minorHAnsi"/>
          <w:i/>
          <w:iCs/>
          <w:lang w:val="en-GB"/>
        </w:rPr>
        <w:t>T</w:t>
      </w:r>
      <w:commentRangeStart w:id="95"/>
      <w:r w:rsidRPr="00B45407">
        <w:rPr>
          <w:rFonts w:cstheme="minorHAnsi"/>
          <w:i/>
          <w:iCs/>
          <w:lang w:val="en-GB"/>
        </w:rPr>
        <w:t>he optimum growth temperatures are depicted for all size-classes per species, where the circle size is proportional to number of observations at that temperature</w:t>
      </w:r>
      <w:commentRangeEnd w:id="95"/>
      <w:r w:rsidRPr="00B45407">
        <w:rPr>
          <w:rStyle w:val="CommentReference"/>
          <w:sz w:val="24"/>
          <w:szCs w:val="24"/>
        </w:rPr>
        <w:commentReference w:id="95"/>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6" w:name="_Toc50829351"/>
      <w:r>
        <w:lastRenderedPageBreak/>
        <w:t>Model validation</w:t>
      </w:r>
      <w:r w:rsidR="00F52B8A">
        <w:t xml:space="preserve"> </w:t>
      </w:r>
      <w:r w:rsidR="000326C7">
        <w:t>and</w:t>
      </w:r>
      <w:r w:rsidR="00F52B8A">
        <w:t xml:space="preserve"> fit</w:t>
      </w:r>
      <w:bookmarkEnd w:id="96"/>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4"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97" w:name="_Toc50829352"/>
      <w:r w:rsidRPr="00647D43">
        <w:rPr>
          <w:rFonts w:asciiTheme="minorHAnsi" w:hAnsiTheme="minorHAnsi" w:cstheme="minorHAnsi"/>
          <w:i/>
          <w:iCs/>
          <w:sz w:val="22"/>
          <w:szCs w:val="22"/>
        </w:rPr>
        <w:t>Growth rate</w:t>
      </w:r>
      <w:bookmarkEnd w:id="97"/>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rPr>
          <w:lang w:val="en-US"/>
        </w:rPr>
        <w:t xml:space="preserve"> </w:t>
      </w:r>
      <w:r w:rsidR="00494F11" w:rsidRPr="00E727E0">
        <w:rPr>
          <w:lang w:val="en-US"/>
        </w:rPr>
        <w:t>Potential scale reduction factor</w:t>
      </w:r>
      <w:r w:rsidR="00494F11" w:rsidRPr="00E727E0">
        <w:rPr>
          <w:lang w:val="en-GB"/>
        </w:rPr>
        <w:t xml:space="preserve"> </w:t>
      </w:r>
      <w:r w:rsidR="00494F11" w:rsidRPr="00E727E0">
        <w:rPr>
          <w:lang w:val="en-US"/>
        </w:rPr>
        <w:t>(</w:t>
      </w:r>
      <m:oMath>
        <m:acc>
          <m:accPr>
            <m:ctrlPr>
              <w:rPr>
                <w:rFonts w:ascii="Cambria Math" w:hAnsi="Cambria Math"/>
                <w:i/>
              </w:rPr>
            </m:ctrlPr>
          </m:accPr>
          <m:e>
            <m:r>
              <w:rPr>
                <w:rFonts w:ascii="Cambria Math" w:hAnsi="Cambria Math"/>
              </w:rPr>
              <m:t>R</m:t>
            </m:r>
          </m:e>
        </m:acc>
      </m:oMath>
      <w:r w:rsidR="00494F11" w:rsidRPr="00E727E0">
        <w:rPr>
          <w:rFonts w:eastAsiaTheme="minorEastAsia"/>
          <w:lang w:val="en-US"/>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lang w:val="en-US"/>
        </w:rPr>
        <w:t xml:space="preserve"> the</w:t>
      </w:r>
      <w:r w:rsidR="00494F11" w:rsidRPr="00E727E0">
        <w:rPr>
          <w:rFonts w:eastAsiaTheme="minorEastAsia"/>
          <w:lang w:val="en-GB"/>
        </w:rPr>
        <w:t xml:space="preserve"> </w:t>
      </w:r>
      <w:r w:rsidR="00494F11" w:rsidRPr="00E727E0">
        <w:rPr>
          <w:rFonts w:eastAsiaTheme="minorEastAsia"/>
          <w:lang w:val="en-US"/>
        </w:rPr>
        <w:t>growth rate</w:t>
      </w:r>
      <w:r w:rsidR="00494F11" w:rsidRPr="00E727E0">
        <w:rPr>
          <w:lang w:val="en-GB"/>
        </w:rPr>
        <w:t xml:space="preserve"> model</w:t>
      </w:r>
      <w:r w:rsidR="00494F11"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w:t>
      </w:r>
      <w:commentRangeStart w:id="98"/>
      <w:r w:rsidR="0081485B" w:rsidRPr="00E727E0">
        <w:rPr>
          <w:lang w:val="en-US"/>
        </w:rPr>
        <w:t>The index of the parameter corresponds to species</w:t>
      </w:r>
      <w:r w:rsidR="007C72D9" w:rsidRPr="00E727E0">
        <w:rPr>
          <w:lang w:val="en-US"/>
        </w:rPr>
        <w:t xml:space="preserve"> in alphabetical order</w:t>
      </w:r>
      <w:commentRangeEnd w:id="98"/>
      <w:r w:rsidR="00962F9F" w:rsidRPr="00E727E0">
        <w:rPr>
          <w:rStyle w:val="CommentReference"/>
          <w:sz w:val="24"/>
          <w:szCs w:val="24"/>
        </w:rPr>
        <w:commentReference w:id="98"/>
      </w:r>
      <w:r w:rsidR="0081485B" w:rsidRPr="00E727E0">
        <w:rPr>
          <w:lang w:val="en-US"/>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99"/>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99"/>
      <w:r>
        <w:rPr>
          <w:rStyle w:val="CommentReference"/>
        </w:rPr>
        <w:commentReference w:id="99"/>
      </w:r>
    </w:p>
    <w:p w14:paraId="24A9ADF6" w14:textId="2E707BDF" w:rsidR="00A50BFF" w:rsidRPr="00E727E0" w:rsidRDefault="00A50BFF" w:rsidP="00A50BFF">
      <w:pPr>
        <w:spacing w:line="480" w:lineRule="auto"/>
        <w:contextualSpacing/>
        <w:jc w:val="both"/>
        <w:rPr>
          <w:lang w:val="en-GB"/>
        </w:rPr>
      </w:pPr>
      <w:commentRangeStart w:id="100"/>
      <w:ins w:id="101" w:author="Max Lindmark" w:date="2020-09-10T15:51:00Z">
        <w:r w:rsidRPr="00E727E0">
          <w:rPr>
            <w:lang w:val="en-GB"/>
          </w:rPr>
          <w:t>Fig. S17</w:t>
        </w:r>
      </w:ins>
      <w:commentRangeEnd w:id="100"/>
      <w:r w:rsidR="00A22F57" w:rsidRPr="00E727E0">
        <w:rPr>
          <w:rStyle w:val="CommentReference"/>
          <w:sz w:val="24"/>
          <w:szCs w:val="24"/>
        </w:rPr>
        <w:commentReference w:id="100"/>
      </w:r>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lang w:val="en-US"/>
        </w:rPr>
        <w:t xml:space="preserve"> (</w:t>
      </w:r>
      <w:r w:rsidR="00AB06B3" w:rsidRPr="00E727E0">
        <w:rPr>
          <w:rFonts w:eastAsiaTheme="minorEastAsia"/>
          <w:lang w:val="en-US"/>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lang w:val="en-US"/>
        </w:rPr>
        <w:t>. The number in the plot corresponds to the mean of the vector of 0’s and 1’s.</w:t>
      </w:r>
      <w:r w:rsidR="00A21039" w:rsidRPr="00E727E0">
        <w:rPr>
          <w:rFonts w:eastAsiaTheme="minorEastAsia"/>
          <w:lang w:val="en-US"/>
        </w:rPr>
        <w:t xml:space="preserve"> B) </w:t>
      </w:r>
      <w:r w:rsidR="00FC70B5" w:rsidRPr="00E727E0">
        <w:rPr>
          <w:rFonts w:eastAsiaTheme="minorEastAsia"/>
          <w:lang w:val="en-US"/>
        </w:rPr>
        <w:t xml:space="preserve">Posterior predictive distribution </w:t>
      </w:r>
      <w:r w:rsidR="004737A5" w:rsidRPr="00E727E0">
        <w:rPr>
          <w:rFonts w:eastAsiaTheme="minorEastAsia"/>
          <w:lang w:val="en-US"/>
        </w:rPr>
        <w:t>(orange) and distribution of data (purple)</w:t>
      </w:r>
      <w:r w:rsidR="00A0567A" w:rsidRPr="00E727E0">
        <w:rPr>
          <w:rFonts w:eastAsiaTheme="minorEastAsia"/>
          <w:lang w:val="en-US"/>
        </w:rPr>
        <w:t xml:space="preserve">. C) </w:t>
      </w:r>
      <w:r w:rsidR="006A3C86" w:rsidRPr="00E727E0">
        <w:rPr>
          <w:rFonts w:eastAsiaTheme="minorEastAsia"/>
          <w:lang w:val="en-US"/>
        </w:rPr>
        <w:t>Difference between the o</w:t>
      </w:r>
      <w:r w:rsidR="00542C84" w:rsidRPr="00E727E0">
        <w:rPr>
          <w:rFonts w:eastAsiaTheme="minorEastAsia"/>
          <w:lang w:val="en-US"/>
        </w:rPr>
        <w:t xml:space="preserve">bserved </w:t>
      </w:r>
      <w:r w:rsidR="001A366A" w:rsidRPr="00E727E0">
        <w:rPr>
          <w:rFonts w:eastAsiaTheme="minorEastAsia"/>
          <w:lang w:val="en-US"/>
        </w:rPr>
        <w:t xml:space="preserve">value </w:t>
      </w:r>
      <w:r w:rsidR="009F5027" w:rsidRPr="00E727E0">
        <w:rPr>
          <w:rFonts w:eastAsiaTheme="minorEastAsia"/>
          <w:lang w:val="en-US"/>
        </w:rPr>
        <w:t xml:space="preserve">and the </w:t>
      </w:r>
      <w:r w:rsidR="000C2E93" w:rsidRPr="00E727E0">
        <w:rPr>
          <w:rFonts w:eastAsiaTheme="minorEastAsia"/>
          <w:lang w:val="en-US"/>
        </w:rPr>
        <w:t>p</w:t>
      </w:r>
      <w:r w:rsidR="00B85C68" w:rsidRPr="00E727E0">
        <w:rPr>
          <w:rFonts w:eastAsiaTheme="minorEastAsia"/>
          <w:lang w:val="en-US"/>
        </w:rPr>
        <w:t xml:space="preserve">osterior median of </w:t>
      </w:r>
      <w:r w:rsidR="009746D6" w:rsidRPr="00E727E0">
        <w:rPr>
          <w:rFonts w:eastAsiaTheme="minorEastAsia"/>
          <w:lang w:val="en-US"/>
        </w:rPr>
        <w:t xml:space="preserve">the </w:t>
      </w:r>
      <w:r w:rsidR="009A06D1" w:rsidRPr="00E727E0">
        <w:rPr>
          <w:rFonts w:eastAsiaTheme="minorEastAsia"/>
          <w:lang w:val="en-US"/>
        </w:rPr>
        <w:t>predicted value</w:t>
      </w:r>
      <w:r w:rsidR="008D6224" w:rsidRPr="00E727E0">
        <w:rPr>
          <w:rFonts w:eastAsiaTheme="minorEastAsia"/>
          <w:lang w:val="en-US"/>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02" w:author="Max Lindmark" w:date="2020-09-10T16:01:00Z">
        <w:r w:rsidR="0011677B" w:rsidRPr="00E727E0">
          <w:rPr>
            <w:lang w:val="en-GB"/>
          </w:rPr>
          <w:t xml:space="preserve"> and </w:t>
        </w:r>
      </w:ins>
      <w:del w:id="103"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04" w:author="Max Lindmark" w:date="2020-09-10T16:05:00Z">
        <w:r w:rsidR="00243FF3" w:rsidRPr="00E727E0">
          <w:rPr>
            <w:lang w:val="en-GB"/>
          </w:rPr>
          <w:t xml:space="preserve"> (n.eff)</w:t>
        </w:r>
      </w:ins>
      <w:del w:id="105" w:author="Max Lindmark" w:date="2020-09-10T16:01:00Z">
        <w:r w:rsidR="00391A53" w:rsidRPr="00E727E0" w:rsidDel="0011677B">
          <w:rPr>
            <w:lang w:val="en-GB"/>
          </w:rPr>
          <w:delText xml:space="preserve"> </w:delText>
        </w:r>
        <w:r w:rsidR="00E11912" w:rsidRPr="00E727E0" w:rsidDel="0011677B">
          <w:rPr>
            <w:lang w:val="en-GB"/>
          </w:rPr>
          <w:delText xml:space="preserve">and </w:delText>
        </w:r>
      </w:del>
      <m:oMath>
        <m:acc>
          <m:accPr>
            <m:ctrlPr>
              <w:del w:id="106" w:author="Max Lindmark" w:date="2020-09-10T16:01:00Z">
                <w:rPr>
                  <w:rFonts w:ascii="Cambria Math" w:hAnsi="Cambria Math"/>
                  <w:i/>
                </w:rPr>
              </w:del>
            </m:ctrlPr>
          </m:accPr>
          <m:e>
            <m:r>
              <w:del w:id="107" w:author="Max Lindmark" w:date="2020-09-10T16:01:00Z">
                <w:rPr>
                  <w:rFonts w:ascii="Cambria Math" w:hAnsi="Cambria Math"/>
                </w:rPr>
                <m:t>R</m:t>
              </w:del>
            </m:r>
          </m:e>
        </m:acc>
      </m:oMath>
      <w:del w:id="108" w:author="Max Lindmark" w:date="2020-09-10T16:01:00Z">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09" w:name="_Toc50829353"/>
      <w:r w:rsidRPr="00647D43">
        <w:rPr>
          <w:rFonts w:asciiTheme="minorHAnsi" w:hAnsiTheme="minorHAnsi" w:cstheme="minorHAnsi"/>
          <w:i/>
          <w:iCs/>
          <w:sz w:val="22"/>
          <w:szCs w:val="22"/>
        </w:rPr>
        <w:lastRenderedPageBreak/>
        <w:t>Maximum consumption rate</w:t>
      </w:r>
      <w:ins w:id="110"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09"/>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11"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del w:id="112" w:author="Max Lindmark" w:date="2020-09-10T16:02:00Z">
        <w:r w:rsidRPr="00E727E0" w:rsidDel="002F2B48">
          <w:rPr>
            <w:lang w:val="en-GB"/>
          </w:rPr>
          <w:delText xml:space="preserve">optimum </w:delText>
        </w:r>
      </w:del>
      <w:ins w:id="113" w:author="Max Lindmark" w:date="2020-09-10T16:02:00Z">
        <w:r w:rsidR="002F2B48" w:rsidRPr="00E727E0">
          <w:rPr>
            <w:lang w:val="en-GB"/>
          </w:rPr>
          <w:t xml:space="preserve">peak </w:t>
        </w:r>
      </w:ins>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d="114" w:author="Max Lindmark" w:date="2020-09-10T16:06:00Z">
        <w:r w:rsidR="00C64069" w:rsidRPr="00E727E0">
          <w:rPr>
            <w:rFonts w:eastAsiaTheme="minorEastAsia"/>
            <w:lang w:val="en-GB"/>
          </w:rPr>
          <w:t xml:space="preserve">log-linear </w:t>
        </w:r>
      </w:ins>
      <w:r w:rsidR="00F60465" w:rsidRPr="00E727E0">
        <w:rPr>
          <w:rFonts w:eastAsiaTheme="minorEastAsia"/>
          <w:lang w:val="en-US"/>
        </w:rPr>
        <w:t xml:space="preserve">maximum consumption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The index of the parameter corresponds to species.</w:t>
      </w:r>
      <w:ins w:id="115" w:author="Max Lindmark" w:date="2020-09-10T16:57:00Z">
        <w:r w:rsidR="00553F32" w:rsidRPr="00553F32">
          <w:rPr>
            <w:lang w:val="en-US"/>
          </w:rPr>
          <w:t xml:space="preserve"> </w:t>
        </w:r>
        <w:r w:rsidR="00553F32" w:rsidRPr="00E727E0">
          <w:rPr>
            <w:lang w:val="en-US"/>
          </w:rPr>
          <w:t>The index of the parameter corresponds to species in alphabetical order</w:t>
        </w:r>
      </w:ins>
      <w:ins w:id="116" w:author="Max Lindmark" w:date="2020-09-10T16:58:00Z">
        <w:r w:rsidR="00553F32">
          <w:rPr>
            <w:lang w:val="en-US"/>
          </w:rPr>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17"/>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17"/>
      <w:r w:rsidR="00B05A8F">
        <w:rPr>
          <w:rStyle w:val="CommentReference"/>
        </w:rPr>
        <w:commentReference w:id="117"/>
      </w:r>
    </w:p>
    <w:p w14:paraId="2BB2719C" w14:textId="64307637" w:rsidR="007B2B31" w:rsidRPr="00E727E0" w:rsidRDefault="00D55E71" w:rsidP="00356D12">
      <w:pPr>
        <w:spacing w:line="480" w:lineRule="auto"/>
        <w:contextualSpacing/>
        <w:jc w:val="both"/>
        <w:rPr>
          <w:rFonts w:eastAsiaTheme="minorEastAsia"/>
          <w:lang w:val="en-US"/>
        </w:rPr>
      </w:pPr>
      <w:commentRangeStart w:id="118"/>
      <w:ins w:id="119" w:author="Max Lindmark" w:date="2020-09-10T15:51:00Z">
        <w:r w:rsidRPr="00E727E0">
          <w:rPr>
            <w:lang w:val="en-GB"/>
          </w:rPr>
          <w:t>Fig. S</w:t>
        </w:r>
      </w:ins>
      <w:commentRangeEnd w:id="118"/>
      <w:r w:rsidRPr="00E727E0">
        <w:rPr>
          <w:rStyle w:val="CommentReference"/>
          <w:sz w:val="24"/>
          <w:szCs w:val="24"/>
        </w:rPr>
        <w:commentReference w:id="118"/>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20"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21" w:author="Max Lindmark" w:date="2020-09-10T16:05:00Z">
        <w:r w:rsidRPr="00E727E0" w:rsidDel="00B315CD">
          <w:rPr>
            <w:lang w:val="en-GB"/>
          </w:rPr>
          <w:delText>,</w:delText>
        </w:r>
      </w:del>
      <w:ins w:id="122" w:author="Max Lindmark" w:date="2020-09-10T16:05:00Z">
        <w:r w:rsidR="00B315CD" w:rsidRPr="00E727E0">
          <w:rPr>
            <w:lang w:val="en-GB"/>
          </w:rPr>
          <w:t xml:space="preserve"> and</w:t>
        </w:r>
      </w:ins>
      <w:r w:rsidRPr="00E727E0">
        <w:rPr>
          <w:lang w:val="en-GB"/>
        </w:rPr>
        <w:t xml:space="preserve"> effective sample size</w:t>
      </w:r>
      <w:del w:id="123" w:author="Max Lindmark" w:date="2020-09-10T16:05:00Z">
        <w:r w:rsidRPr="00E727E0" w:rsidDel="00B315CD">
          <w:rPr>
            <w:lang w:val="en-GB"/>
          </w:rPr>
          <w:delText xml:space="preserve"> and </w:delText>
        </w:r>
      </w:del>
      <m:oMath>
        <m:acc>
          <m:accPr>
            <m:ctrlPr>
              <w:del w:id="124" w:author="Max Lindmark" w:date="2020-09-10T16:05:00Z">
                <w:rPr>
                  <w:rFonts w:ascii="Cambria Math" w:hAnsi="Cambria Math"/>
                  <w:i/>
                </w:rPr>
              </w:del>
            </m:ctrlPr>
          </m:accPr>
          <m:e>
            <m:r>
              <w:del w:id="125" w:author="Max Lindmark" w:date="2020-09-10T16:05:00Z">
                <w:rPr>
                  <w:rFonts w:ascii="Cambria Math" w:hAnsi="Cambria Math"/>
                </w:rPr>
                <m:t>R</m:t>
              </w:del>
            </m:r>
          </m:e>
        </m:acc>
      </m:oMath>
      <w:del w:id="126" w:author="Max Lindmark" w:date="2020-09-10T16:05:00Z">
        <w:r w:rsidRPr="00E727E0" w:rsidDel="00B315CD">
          <w:rPr>
            <w:lang w:val="en-GB"/>
          </w:rPr>
          <w:delText xml:space="preserve"> (rounded)</w:delText>
        </w:r>
      </w:del>
      <w:ins w:id="127" w:author="Max Lindmark" w:date="2020-09-10T16:05:00Z">
        <w:r w:rsidR="00407BBA" w:rsidRPr="00E727E0">
          <w:rPr>
            <w:lang w:val="en-GB"/>
          </w:rPr>
          <w:t xml:space="preserve"> (n.eff)</w:t>
        </w:r>
      </w:ins>
      <w:r w:rsidRPr="00E727E0">
        <w:rPr>
          <w:lang w:val="en-GB"/>
        </w:rPr>
        <w:t>.</w:t>
      </w:r>
    </w:p>
    <w:p w14:paraId="69F7DD57" w14:textId="08D014E8" w:rsidR="007B2B31" w:rsidRDefault="007B2B31" w:rsidP="00D545B3">
      <w:pPr>
        <w:spacing w:line="480" w:lineRule="auto"/>
        <w:contextualSpacing/>
        <w:rPr>
          <w:ins w:id="128" w:author="Max Lindmark" w:date="2020-07-30T08:49:00Z"/>
          <w:lang w:val="en-GB"/>
        </w:rPr>
      </w:pPr>
    </w:p>
    <w:p w14:paraId="31BEC32D" w14:textId="7E526657" w:rsidR="0093414A" w:rsidRDefault="0093414A" w:rsidP="00D545B3">
      <w:pPr>
        <w:spacing w:line="480" w:lineRule="auto"/>
        <w:contextualSpacing/>
        <w:rPr>
          <w:ins w:id="129" w:author="Max Lindmark" w:date="2020-07-30T08:49:00Z"/>
          <w:lang w:val="en-GB"/>
        </w:rPr>
      </w:pPr>
    </w:p>
    <w:p w14:paraId="3A2D255F" w14:textId="5C3A1F7E" w:rsidR="0093414A" w:rsidRDefault="0093414A" w:rsidP="00D545B3">
      <w:pPr>
        <w:spacing w:line="480" w:lineRule="auto"/>
        <w:contextualSpacing/>
        <w:rPr>
          <w:ins w:id="130" w:author="Max Lindmark" w:date="2020-07-30T08:49:00Z"/>
          <w:lang w:val="en-GB"/>
        </w:rPr>
      </w:pPr>
    </w:p>
    <w:p w14:paraId="11901DBE" w14:textId="66F625AA" w:rsidR="0093414A" w:rsidRPr="008E4672" w:rsidRDefault="0093414A" w:rsidP="0093414A">
      <w:pPr>
        <w:pStyle w:val="Heading2"/>
        <w:contextualSpacing/>
        <w:jc w:val="both"/>
        <w:rPr>
          <w:ins w:id="131" w:author="Max Lindmark" w:date="2020-07-30T08:49:00Z"/>
          <w:rFonts w:asciiTheme="minorHAnsi" w:hAnsiTheme="minorHAnsi" w:cstheme="minorHAnsi"/>
          <w:i/>
          <w:iCs/>
          <w:sz w:val="22"/>
          <w:szCs w:val="22"/>
          <w:lang w:val="en-US"/>
        </w:rPr>
      </w:pPr>
      <w:bookmarkStart w:id="132" w:name="_Toc50829354"/>
      <w:commentRangeStart w:id="133"/>
      <w:ins w:id="134"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35" w:author="Max Lindmark" w:date="2020-07-30T08:50:00Z">
        <w:r w:rsidR="0064065D">
          <w:rPr>
            <w:rFonts w:asciiTheme="minorHAnsi" w:hAnsiTheme="minorHAnsi" w:cstheme="minorHAnsi"/>
            <w:i/>
            <w:iCs/>
            <w:sz w:val="22"/>
            <w:szCs w:val="22"/>
            <w:lang w:val="en-US"/>
          </w:rPr>
          <w:t xml:space="preserve">beyond </w:t>
        </w:r>
      </w:ins>
      <w:ins w:id="136"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33"/>
      <w:ins w:id="137" w:author="Max Lindmark" w:date="2020-07-30T08:56:00Z">
        <w:r w:rsidR="00C839E7">
          <w:rPr>
            <w:rStyle w:val="CommentReference"/>
            <w:rFonts w:asciiTheme="minorHAnsi" w:eastAsiaTheme="minorHAnsi" w:hAnsiTheme="minorHAnsi" w:cstheme="minorBidi"/>
            <w:b w:val="0"/>
            <w:color w:val="auto"/>
          </w:rPr>
          <w:commentReference w:id="133"/>
        </w:r>
      </w:ins>
      <w:bookmarkEnd w:id="132"/>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E727E0">
        <w:rPr>
          <w:lang w:val="en-GB"/>
        </w:rPr>
        <w:t>Fig. S23. Posterior densities and trace plots for evaluation of chain convergence (by chain, indicated by colour), for the global-level parameters for the</w:t>
      </w:r>
      <w:r w:rsidR="00B030B9" w:rsidRPr="00E727E0">
        <w:rPr>
          <w:lang w:val="en-GB"/>
        </w:rPr>
        <w:t xml:space="preserve"> polynomial</w:t>
      </w:r>
      <w:r w:rsidRPr="00E727E0">
        <w:rPr>
          <w:lang w:val="en-GB"/>
        </w:rPr>
        <w:t xml:space="preserve"> maximum consumption rate model </w:t>
      </w:r>
      <w:r w:rsidR="00DA3D09" w:rsidRPr="00E727E0">
        <w:rPr>
          <w:lang w:val="en-GB"/>
        </w:rPr>
        <w:t xml:space="preserve">with </w:t>
      </w:r>
      <w:r w:rsidRPr="00E727E0">
        <w:rPr>
          <w:lang w:val="en-GB"/>
        </w:rPr>
        <w:t xml:space="preserve">temperatures </w:t>
      </w:r>
      <w:r w:rsidR="00DA3D09" w:rsidRPr="00E727E0">
        <w:rPr>
          <w:lang w:val="en-GB"/>
        </w:rPr>
        <w:t xml:space="preserve">including beyond </w:t>
      </w:r>
      <w:r w:rsidR="00B66163" w:rsidRPr="00E727E0">
        <w:rPr>
          <w:lang w:val="en-GB"/>
        </w:rPr>
        <w:t xml:space="preserve">peak </w:t>
      </w:r>
      <w:r w:rsidRPr="00E727E0">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rPr>
          <w:lang w:val="en-US"/>
        </w:rPr>
      </w:pPr>
      <w:r w:rsidRPr="00E727E0">
        <w:rPr>
          <w:lang w:val="en-GB"/>
        </w:rPr>
        <w:t>Fig. S24.</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421C6A" w:rsidRPr="00E727E0">
        <w:rPr>
          <w:rFonts w:eastAsiaTheme="minorEastAsia"/>
          <w:lang w:val="en-GB"/>
        </w:rPr>
        <w:t xml:space="preserve">polynomial </w:t>
      </w:r>
      <w:r w:rsidRPr="00E727E0">
        <w:rPr>
          <w:rFonts w:eastAsiaTheme="minorEastAsia"/>
          <w:lang w:val="en-US"/>
        </w:rPr>
        <w:t>maximum consumption rate</w:t>
      </w:r>
      <w:r w:rsidRPr="00E727E0">
        <w:rPr>
          <w:lang w:val="en-GB"/>
        </w:rPr>
        <w:t xml:space="preserve"> model</w:t>
      </w:r>
      <w:r w:rsidR="005A7378" w:rsidRPr="00E727E0">
        <w:rPr>
          <w:lang w:val="en-GB"/>
        </w:rPr>
        <w:t xml:space="preserve"> (including data beyond peak)</w:t>
      </w:r>
      <w:r w:rsidRPr="00E727E0">
        <w:rPr>
          <w:lang w:val="en-US"/>
        </w:rPr>
        <w:t xml:space="preserve">. This factor is based on the comparison of between and within-chain variation for the same parameter. A value close to one implies chains converged to the same distribution. </w:t>
      </w:r>
      <w:r w:rsidR="001D3E87" w:rsidRPr="00E727E0">
        <w:rPr>
          <w:lang w:val="en-US"/>
        </w:rPr>
        <w:t>The index of the parameter corresponds to species in alphabetical order</w:t>
      </w:r>
      <w:r w:rsidR="001D3E87">
        <w:rPr>
          <w:lang w:val="en-US"/>
        </w:rPr>
        <w:t>.</w:t>
      </w:r>
    </w:p>
    <w:p w14:paraId="67FBC88A" w14:textId="414944CD" w:rsidR="000C3FBD" w:rsidRDefault="000C3FBD" w:rsidP="00C43948">
      <w:pPr>
        <w:spacing w:line="480" w:lineRule="auto"/>
        <w:contextualSpacing/>
        <w:jc w:val="both"/>
        <w:rPr>
          <w:lang w:val="en-US"/>
        </w:rPr>
      </w:pPr>
    </w:p>
    <w:p w14:paraId="32E1512D" w14:textId="08F409FC" w:rsidR="000C3FBD" w:rsidRDefault="000C3FBD" w:rsidP="00C43948">
      <w:pPr>
        <w:spacing w:line="480" w:lineRule="auto"/>
        <w:contextualSpacing/>
        <w:jc w:val="both"/>
        <w:rPr>
          <w:lang w:val="en-US"/>
        </w:rPr>
      </w:pPr>
    </w:p>
    <w:p w14:paraId="7132B390" w14:textId="64645AFE" w:rsidR="000C3FBD" w:rsidRPr="0066495C" w:rsidRDefault="00894F89" w:rsidP="00C43948">
      <w:pPr>
        <w:spacing w:line="480" w:lineRule="auto"/>
        <w:contextualSpacing/>
        <w:jc w:val="both"/>
        <w:rPr>
          <w:ins w:id="138" w:author="Max Lindmark" w:date="2020-07-30T08:52:00Z"/>
          <w:lang w:val="en-GB"/>
        </w:rPr>
      </w:pPr>
      <w:commentRangeStart w:id="139"/>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39"/>
      <w:r>
        <w:rPr>
          <w:rStyle w:val="CommentReference"/>
        </w:rPr>
        <w:commentReference w:id="139"/>
      </w:r>
    </w:p>
    <w:p w14:paraId="0A4F7B76" w14:textId="24322377" w:rsidR="00894F89" w:rsidRPr="00E727E0" w:rsidRDefault="00894F89" w:rsidP="00C075FB">
      <w:pPr>
        <w:spacing w:line="480" w:lineRule="auto"/>
        <w:contextualSpacing/>
        <w:jc w:val="both"/>
        <w:rPr>
          <w:rFonts w:eastAsiaTheme="minorEastAsia"/>
          <w:lang w:val="en-US"/>
        </w:rPr>
      </w:pPr>
      <w:commentRangeStart w:id="140"/>
      <w:ins w:id="141" w:author="Max Lindmark" w:date="2020-09-10T15:51:00Z">
        <w:r w:rsidRPr="00E727E0">
          <w:rPr>
            <w:lang w:val="en-GB"/>
          </w:rPr>
          <w:t>Fig. S</w:t>
        </w:r>
      </w:ins>
      <w:commentRangeEnd w:id="140"/>
      <w:r w:rsidRPr="00E727E0">
        <w:rPr>
          <w:rStyle w:val="CommentReference"/>
          <w:sz w:val="24"/>
          <w:szCs w:val="24"/>
        </w:rPr>
        <w:commentReference w:id="140"/>
      </w:r>
      <w:r w:rsidRPr="00E727E0">
        <w:rPr>
          <w:lang w:val="en-GB"/>
        </w:rPr>
        <w:t>2</w:t>
      </w:r>
      <w:r w:rsidR="00101CEB" w:rsidRPr="00E727E0">
        <w:rPr>
          <w:lang w:val="en-GB"/>
        </w:rPr>
        <w:t>5</w:t>
      </w:r>
      <w:r w:rsidRPr="00E727E0">
        <w:rPr>
          <w:lang w:val="en-GB"/>
        </w:rPr>
        <w:t xml:space="preserve">. A) Model fit (mean) for the </w:t>
      </w:r>
      <w:r w:rsidR="00004E8D" w:rsidRPr="00E727E0">
        <w:rPr>
          <w:lang w:val="en-GB"/>
        </w:rPr>
        <w:t>polynomial</w:t>
      </w:r>
      <w:r w:rsidRPr="00E727E0">
        <w:rPr>
          <w:lang w:val="en-GB"/>
        </w:rPr>
        <w:t xml:space="preserve"> model of maximum consumption rate</w:t>
      </w:r>
      <w:r w:rsidRPr="00E727E0">
        <w:rPr>
          <w:rFonts w:eastAsiaTheme="minorEastAsia"/>
          <w:lang w:val="en-GB"/>
        </w:rPr>
        <w:t xml:space="preserve"> </w:t>
      </w:r>
      <w:r w:rsidR="00C87756" w:rsidRPr="00E727E0">
        <w:rPr>
          <w:rFonts w:eastAsiaTheme="minorEastAsia"/>
          <w:lang w:val="en-GB"/>
        </w:rPr>
        <w:t xml:space="preserve">including </w:t>
      </w:r>
      <w:r w:rsidRPr="00E727E0">
        <w:rPr>
          <w:rFonts w:eastAsiaTheme="minorEastAsia"/>
          <w:lang w:val="en-GB"/>
        </w:rPr>
        <w:t xml:space="preserve">temperatures </w:t>
      </w:r>
      <w:r w:rsidR="00C87756" w:rsidRPr="00E727E0">
        <w:rPr>
          <w:rFonts w:eastAsiaTheme="minorEastAsia"/>
          <w:lang w:val="en-GB"/>
        </w:rPr>
        <w:t xml:space="preserve">beyond </w:t>
      </w:r>
      <w:r w:rsidRPr="00E727E0">
        <w:rPr>
          <w:rFonts w:eastAsiaTheme="minorEastAsia"/>
          <w:lang w:val="en-GB"/>
        </w:rPr>
        <w:t xml:space="preserve">peak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E727E0">
        <w:rPr>
          <w:lang w:val="en-GB"/>
        </w:rPr>
        <w:t xml:space="preserve">Fig. S26. Posterior (black) and prior distribution (red) for the global parameters in the </w:t>
      </w:r>
      <w:r w:rsidR="00C85FF3" w:rsidRPr="00E727E0">
        <w:rPr>
          <w:lang w:val="en-GB"/>
        </w:rPr>
        <w:t xml:space="preserve">polynomial </w:t>
      </w:r>
      <w:r w:rsidRPr="00E727E0">
        <w:rPr>
          <w:lang w:val="en-GB"/>
        </w:rPr>
        <w:t>model for maximum consumption rate including data beyond peak, including their % overlap</w:t>
      </w:r>
      <w:r w:rsidR="00617BFA" w:rsidRPr="00E727E0">
        <w:rPr>
          <w:lang w:val="en-GB"/>
        </w:rPr>
        <w:t xml:space="preserve"> </w:t>
      </w:r>
      <w:r w:rsidR="005E6C7D" w:rsidRPr="00E727E0">
        <w:rPr>
          <w:lang w:val="en-GB"/>
        </w:rPr>
        <w:t xml:space="preserve">(rounded) </w:t>
      </w:r>
      <w:r w:rsidR="00617BFA" w:rsidRPr="00E727E0">
        <w:rPr>
          <w:lang w:val="en-GB"/>
        </w:rPr>
        <w:t xml:space="preserve">and </w:t>
      </w:r>
      <w:r w:rsidRPr="00E727E0">
        <w:rPr>
          <w:lang w:val="en-GB"/>
        </w:rPr>
        <w:t>effective sample size</w:t>
      </w:r>
      <w:r w:rsidR="00A759C0">
        <w:rPr>
          <w:lang w:val="en-GB"/>
        </w:rPr>
        <w:t xml:space="preserve"> (n.eff)</w:t>
      </w:r>
      <w:r w:rsidRPr="00E727E0">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42" w:name="_Toc50829355"/>
      <w:r w:rsidRPr="00647D43">
        <w:rPr>
          <w:rFonts w:asciiTheme="minorHAnsi" w:hAnsiTheme="minorHAnsi" w:cstheme="minorHAnsi"/>
          <w:i/>
          <w:iCs/>
          <w:sz w:val="22"/>
          <w:szCs w:val="22"/>
        </w:rPr>
        <w:lastRenderedPageBreak/>
        <w:t>Metabolic rate</w:t>
      </w:r>
      <w:bookmarkEnd w:id="142"/>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4763F752" w:rsidR="008727A7" w:rsidRPr="00E727E0" w:rsidRDefault="008727A7" w:rsidP="008727A7">
      <w:pPr>
        <w:spacing w:line="480" w:lineRule="auto"/>
        <w:contextualSpacing/>
        <w:jc w:val="both"/>
        <w:rPr>
          <w:lang w:val="en-GB"/>
        </w:rPr>
      </w:pPr>
      <w:r w:rsidRPr="00E727E0">
        <w:rPr>
          <w:lang w:val="en-GB"/>
        </w:rPr>
        <w:t xml:space="preserve">Fig. </w:t>
      </w:r>
      <w:del w:id="143" w:author="Max Lindmark" w:date="2020-07-30T10:15:00Z">
        <w:r w:rsidRPr="00E727E0" w:rsidDel="00F46AB4">
          <w:rPr>
            <w:lang w:val="en-GB"/>
          </w:rPr>
          <w:delText>S2</w:delText>
        </w:r>
        <w:r w:rsidR="00F675A5" w:rsidRPr="00E727E0" w:rsidDel="00F46AB4">
          <w:rPr>
            <w:lang w:val="en-GB"/>
          </w:rPr>
          <w:delText>3</w:delText>
        </w:r>
      </w:del>
      <w:ins w:id="144" w:author="Max Lindmark" w:date="2020-07-30T10:15:00Z">
        <w:r w:rsidR="00F46AB4" w:rsidRPr="00E727E0">
          <w:rPr>
            <w:lang w:val="en-GB"/>
          </w:rPr>
          <w:t>S27</w:t>
        </w:r>
      </w:ins>
      <w:r w:rsidRPr="00E727E0">
        <w:rPr>
          <w:lang w:val="en-GB"/>
        </w:rPr>
        <w:t xml:space="preserve">. Posterior densities and trace plots for evaluation of chain convergence (by chain, indicated by colour), for the global-level parameters for the metabolic rate model at temperatures below </w:t>
      </w:r>
      <w:del w:id="145" w:author="Max Lindmark" w:date="2020-09-12T18:39:00Z">
        <w:r w:rsidRPr="00E727E0" w:rsidDel="00EA4072">
          <w:rPr>
            <w:lang w:val="en-GB"/>
          </w:rPr>
          <w:delText xml:space="preserve">optimum </w:delText>
        </w:r>
      </w:del>
      <w:ins w:id="146" w:author="Max Lindmark" w:date="2020-09-12T18:39:00Z">
        <w:r w:rsidR="00EA4072">
          <w:rPr>
            <w:lang w:val="en-GB"/>
          </w:rPr>
          <w:t>peak</w:t>
        </w:r>
        <w:r w:rsidR="00EA4072" w:rsidRPr="00E727E0">
          <w:rPr>
            <w:lang w:val="en-GB"/>
          </w:rPr>
          <w:t xml:space="preserve"> </w:t>
        </w:r>
      </w:ins>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44B271C" w:rsidR="00300EFC" w:rsidRPr="00E727E0" w:rsidRDefault="00300EFC" w:rsidP="00300EFC">
      <w:pPr>
        <w:spacing w:line="480" w:lineRule="auto"/>
        <w:contextualSpacing/>
        <w:jc w:val="both"/>
        <w:rPr>
          <w:lang w:val="en-GB"/>
        </w:rPr>
      </w:pPr>
      <w:r w:rsidRPr="00E727E0">
        <w:rPr>
          <w:lang w:val="en-GB"/>
        </w:rPr>
        <w:t xml:space="preserve">Fig. </w:t>
      </w:r>
      <w:del w:id="147" w:author="Max Lindmark" w:date="2020-07-30T10:15:00Z">
        <w:r w:rsidRPr="00E727E0" w:rsidDel="002B783E">
          <w:rPr>
            <w:lang w:val="en-GB"/>
          </w:rPr>
          <w:delText>S2</w:delText>
        </w:r>
        <w:r w:rsidR="004F7EC0" w:rsidRPr="00E727E0" w:rsidDel="002B783E">
          <w:rPr>
            <w:lang w:val="en-GB"/>
          </w:rPr>
          <w:delText>4</w:delText>
        </w:r>
      </w:del>
      <w:ins w:id="148" w:author="Max Lindmark" w:date="2020-07-30T10:15:00Z">
        <w:r w:rsidR="002B783E" w:rsidRPr="00E727E0">
          <w:rPr>
            <w:lang w:val="en-GB"/>
          </w:rPr>
          <w:t>S28</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D31779" w:rsidRPr="00E727E0">
        <w:rPr>
          <w:rFonts w:eastAsiaTheme="minorEastAsia"/>
          <w:lang w:val="en-US"/>
        </w:rPr>
        <w:t xml:space="preserve">metabolic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750104" w:rsidRPr="00E727E0">
        <w:rPr>
          <w:lang w:val="en-US"/>
        </w:rPr>
        <w:t xml:space="preserve"> </w:t>
      </w:r>
      <w:ins w:id="149" w:author="Max Lindmark" w:date="2020-09-10T16:58:00Z">
        <w:r w:rsidR="00DD1D1F" w:rsidRPr="00E727E0">
          <w:rPr>
            <w:lang w:val="en-US"/>
          </w:rPr>
          <w:t>The index of the parameter corresponds to species in alphabetical order</w:t>
        </w:r>
        <w:r w:rsidR="00DD1D1F">
          <w:rPr>
            <w:lang w:val="en-US"/>
          </w:rPr>
          <w:t>.</w:t>
        </w:r>
      </w:ins>
      <w:del w:id="150" w:author="Max Lindmark" w:date="2020-09-10T16:58:00Z">
        <w:r w:rsidR="00750104" w:rsidRPr="00E727E0" w:rsidDel="00DD1D1F">
          <w:rPr>
            <w:lang w:val="en-US"/>
          </w:rPr>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lang w:val="en-US"/>
        </w:rPr>
      </w:pPr>
      <w:commentRangeStart w:id="151"/>
      <w:r>
        <w:rPr>
          <w:rFonts w:eastAsiaTheme="minorEastAsia"/>
          <w:noProof/>
          <w:lang w:val="en-US"/>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51"/>
      <w:r>
        <w:rPr>
          <w:rStyle w:val="CommentReference"/>
        </w:rPr>
        <w:commentReference w:id="151"/>
      </w:r>
    </w:p>
    <w:p w14:paraId="14967871" w14:textId="190A727A" w:rsidR="00E87572" w:rsidRPr="00E727E0" w:rsidRDefault="00E87572" w:rsidP="00E87572">
      <w:pPr>
        <w:spacing w:line="480" w:lineRule="auto"/>
        <w:contextualSpacing/>
        <w:jc w:val="both"/>
        <w:rPr>
          <w:rFonts w:eastAsiaTheme="minorEastAsia"/>
          <w:lang w:val="en-US"/>
        </w:rPr>
      </w:pPr>
      <w:commentRangeStart w:id="152"/>
      <w:ins w:id="153" w:author="Max Lindmark" w:date="2020-09-10T15:51:00Z">
        <w:r w:rsidRPr="00E727E0">
          <w:rPr>
            <w:lang w:val="en-GB"/>
          </w:rPr>
          <w:t>Fig. S</w:t>
        </w:r>
      </w:ins>
      <w:commentRangeEnd w:id="152"/>
      <w:r w:rsidRPr="00E727E0">
        <w:rPr>
          <w:rStyle w:val="CommentReference"/>
          <w:sz w:val="24"/>
          <w:szCs w:val="24"/>
        </w:rPr>
        <w:commentReference w:id="152"/>
      </w:r>
      <w:r w:rsidRPr="00E727E0">
        <w:rPr>
          <w:lang w:val="en-GB"/>
        </w:rPr>
        <w:t>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1770F64" w:rsidR="007B634F" w:rsidRPr="00E727E0" w:rsidRDefault="007B634F" w:rsidP="007B634F">
      <w:pPr>
        <w:spacing w:line="480" w:lineRule="auto"/>
        <w:contextualSpacing/>
        <w:jc w:val="both"/>
        <w:rPr>
          <w:lang w:val="en-GB"/>
        </w:rPr>
      </w:pPr>
      <w:r w:rsidRPr="00E727E0">
        <w:rPr>
          <w:lang w:val="en-GB"/>
        </w:rPr>
        <w:t xml:space="preserve">Fig. </w:t>
      </w:r>
      <w:del w:id="154" w:author="Max Lindmark" w:date="2020-07-30T10:15:00Z">
        <w:r w:rsidRPr="00E727E0" w:rsidDel="00C1528E">
          <w:rPr>
            <w:lang w:val="en-GB"/>
          </w:rPr>
          <w:delText>S2</w:delText>
        </w:r>
        <w:r w:rsidR="003E25A6" w:rsidRPr="00E727E0" w:rsidDel="00C1528E">
          <w:rPr>
            <w:lang w:val="en-GB"/>
          </w:rPr>
          <w:delText>6</w:delText>
        </w:r>
      </w:del>
      <w:ins w:id="155" w:author="Max Lindmark" w:date="2020-07-30T10:15:00Z">
        <w:r w:rsidR="00C1528E" w:rsidRPr="00E727E0">
          <w:rPr>
            <w:lang w:val="en-GB"/>
          </w:rPr>
          <w:t>S30</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156" w:author="Max Lindmark" w:date="2020-09-10T16:47:00Z">
        <w:r w:rsidR="004B2661" w:rsidRPr="00E727E0">
          <w:rPr>
            <w:lang w:val="en-GB"/>
          </w:rPr>
          <w:t xml:space="preserve"> and </w:t>
        </w:r>
      </w:ins>
      <w:del w:id="157" w:author="Max Lindmark" w:date="2020-09-10T16:47:00Z">
        <w:r w:rsidRPr="00E727E0" w:rsidDel="004B2661">
          <w:rPr>
            <w:lang w:val="en-GB"/>
          </w:rPr>
          <w:delText xml:space="preserve">, </w:delText>
        </w:r>
      </w:del>
      <w:r w:rsidRPr="00E727E0">
        <w:rPr>
          <w:lang w:val="en-GB"/>
        </w:rPr>
        <w:t>effective sample size</w:t>
      </w:r>
      <w:ins w:id="158" w:author="Max Lindmark" w:date="2020-09-10T16:57:00Z">
        <w:r w:rsidR="00241498">
          <w:rPr>
            <w:lang w:val="en-GB"/>
          </w:rPr>
          <w:t xml:space="preserve"> (n.eff)</w:t>
        </w:r>
      </w:ins>
      <w:del w:id="159" w:author="Max Lindmark" w:date="2020-09-10T16:47:00Z">
        <w:r w:rsidRPr="00E727E0" w:rsidDel="004B2661">
          <w:rPr>
            <w:lang w:val="en-GB"/>
          </w:rPr>
          <w:delText xml:space="preserve"> and </w:delText>
        </w:r>
      </w:del>
      <m:oMath>
        <m:acc>
          <m:accPr>
            <m:ctrlPr>
              <w:del w:id="160" w:author="Max Lindmark" w:date="2020-09-10T16:47:00Z">
                <w:rPr>
                  <w:rFonts w:ascii="Cambria Math" w:hAnsi="Cambria Math"/>
                  <w:i/>
                </w:rPr>
              </w:del>
            </m:ctrlPr>
          </m:accPr>
          <m:e>
            <m:r>
              <w:del w:id="161" w:author="Max Lindmark" w:date="2020-09-10T16:47:00Z">
                <w:rPr>
                  <w:rFonts w:ascii="Cambria Math" w:hAnsi="Cambria Math"/>
                </w:rPr>
                <m:t>R</m:t>
              </w:del>
            </m:r>
          </m:e>
        </m:acc>
      </m:oMath>
      <w:del w:id="162" w:author="Max Lindmark" w:date="2020-09-10T16:47:00Z">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63" w:name="_Toc50829356"/>
      <w:r w:rsidRPr="00647D43">
        <w:rPr>
          <w:rFonts w:asciiTheme="minorHAnsi" w:hAnsiTheme="minorHAnsi" w:cstheme="minorHAnsi"/>
          <w:i/>
          <w:iCs/>
          <w:sz w:val="22"/>
          <w:szCs w:val="22"/>
          <w:lang w:val="en-GB"/>
        </w:rPr>
        <w:lastRenderedPageBreak/>
        <w:t>Optimum growth temperature</w:t>
      </w:r>
      <w:bookmarkEnd w:id="163"/>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E727E0" w:rsidRDefault="00F312A0" w:rsidP="00F312A0">
      <w:pPr>
        <w:spacing w:line="480" w:lineRule="auto"/>
        <w:contextualSpacing/>
        <w:jc w:val="both"/>
        <w:rPr>
          <w:lang w:val="en-US"/>
        </w:rPr>
      </w:pPr>
      <w:r w:rsidRPr="00E727E0">
        <w:rPr>
          <w:lang w:val="en-GB"/>
        </w:rPr>
        <w:t xml:space="preserve">Fig. </w:t>
      </w:r>
      <w:del w:id="164" w:author="Max Lindmark" w:date="2020-07-30T10:15:00Z">
        <w:r w:rsidRPr="00E727E0" w:rsidDel="005A1D78">
          <w:rPr>
            <w:lang w:val="en-GB"/>
          </w:rPr>
          <w:delText>S2</w:delText>
        </w:r>
        <w:r w:rsidR="004E08D5" w:rsidRPr="00E727E0" w:rsidDel="005A1D78">
          <w:rPr>
            <w:lang w:val="en-GB"/>
          </w:rPr>
          <w:delText>7</w:delText>
        </w:r>
      </w:del>
      <w:ins w:id="165" w:author="Max Lindmark" w:date="2020-07-30T10:15:00Z">
        <w:r w:rsidR="005A1D78" w:rsidRPr="00E727E0">
          <w:rPr>
            <w:lang w:val="en-GB"/>
          </w:rPr>
          <w:t>S31</w:t>
        </w:r>
      </w:ins>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lang w:val="en-US"/>
        </w:rPr>
        <w:t xml:space="preserve"> model</w:t>
      </w:r>
      <w:r w:rsidR="007524FD" w:rsidRPr="00E727E0">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749C7011" w:rsidR="0046424D" w:rsidRPr="00E727E0" w:rsidDel="0029036F" w:rsidRDefault="0046424D" w:rsidP="0046424D">
      <w:pPr>
        <w:spacing w:line="480" w:lineRule="auto"/>
        <w:contextualSpacing/>
        <w:jc w:val="both"/>
        <w:rPr>
          <w:del w:id="166" w:author="Max Lindmark" w:date="2020-09-10T16:58:00Z"/>
          <w:lang w:val="en-GB"/>
        </w:rPr>
      </w:pPr>
      <w:r w:rsidRPr="00E727E0">
        <w:rPr>
          <w:lang w:val="en-GB"/>
        </w:rPr>
        <w:t xml:space="preserve">Fig. </w:t>
      </w:r>
      <w:del w:id="167" w:author="Max Lindmark" w:date="2020-07-30T10:15:00Z">
        <w:r w:rsidRPr="00E727E0" w:rsidDel="00D557F0">
          <w:rPr>
            <w:lang w:val="en-GB"/>
          </w:rPr>
          <w:delText>S2</w:delText>
        </w:r>
        <w:r w:rsidR="005713D6" w:rsidRPr="00E727E0" w:rsidDel="00D557F0">
          <w:rPr>
            <w:lang w:val="en-GB"/>
          </w:rPr>
          <w:delText>8</w:delText>
        </w:r>
      </w:del>
      <w:ins w:id="168" w:author="Max Lindmark" w:date="2020-07-30T10:15:00Z">
        <w:r w:rsidR="00D557F0" w:rsidRPr="00E727E0">
          <w:rPr>
            <w:lang w:val="en-GB"/>
          </w:rPr>
          <w:t>S32</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9D1CFA" w:rsidRPr="00E727E0">
        <w:rPr>
          <w:lang w:val="en-US"/>
        </w:rPr>
        <w:t xml:space="preserve"> </w:t>
      </w:r>
      <w:ins w:id="169" w:author="Max Lindmark" w:date="2020-09-10T16:58:00Z">
        <w:r w:rsidR="0029036F" w:rsidRPr="00E727E0">
          <w:rPr>
            <w:lang w:val="en-US"/>
          </w:rPr>
          <w:t>The index of the parameter corresponds to species in alphabetical order</w:t>
        </w:r>
        <w:r w:rsidR="0029036F">
          <w:rPr>
            <w:lang w:val="en-US"/>
          </w:rPr>
          <w:t>.</w:t>
        </w:r>
      </w:ins>
      <w:del w:id="170" w:author="Max Lindmark" w:date="2020-09-10T16:58:00Z">
        <w:r w:rsidR="009D1CFA" w:rsidRPr="00E727E0" w:rsidDel="0029036F">
          <w:rPr>
            <w:lang w:val="en-US"/>
          </w:rPr>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171"/>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71"/>
      <w:r>
        <w:rPr>
          <w:rStyle w:val="CommentReference"/>
        </w:rPr>
        <w:commentReference w:id="171"/>
      </w:r>
    </w:p>
    <w:p w14:paraId="1E891ECB" w14:textId="44D9C506" w:rsidR="00C31E39" w:rsidRPr="00E727E0" w:rsidRDefault="00C31E39" w:rsidP="00C31E39">
      <w:pPr>
        <w:spacing w:line="480" w:lineRule="auto"/>
        <w:contextualSpacing/>
        <w:jc w:val="both"/>
        <w:rPr>
          <w:rFonts w:eastAsiaTheme="minorEastAsia"/>
          <w:lang w:val="en-US"/>
        </w:rPr>
      </w:pPr>
      <w:commentRangeStart w:id="172"/>
      <w:ins w:id="173" w:author="Max Lindmark" w:date="2020-09-10T15:51:00Z">
        <w:r w:rsidRPr="00E727E0">
          <w:rPr>
            <w:lang w:val="en-GB"/>
          </w:rPr>
          <w:t>Fig. S</w:t>
        </w:r>
      </w:ins>
      <w:commentRangeEnd w:id="172"/>
      <w:r w:rsidRPr="00E727E0">
        <w:rPr>
          <w:rStyle w:val="CommentReference"/>
          <w:sz w:val="24"/>
          <w:szCs w:val="24"/>
        </w:rPr>
        <w:commentReference w:id="172"/>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146894D" w14:textId="5A0DF9D5" w:rsidR="00D81419" w:rsidRPr="00C31E39" w:rsidRDefault="00D81419" w:rsidP="00572C7B">
      <w:pPr>
        <w:spacing w:line="480" w:lineRule="auto"/>
        <w:contextualSpacing/>
        <w:rPr>
          <w:lang w:val="en-US"/>
        </w:rPr>
      </w:pPr>
    </w:p>
    <w:p w14:paraId="164C00CC" w14:textId="490D5BA7" w:rsidR="00026A11" w:rsidRDefault="008D1906" w:rsidP="00D545B3">
      <w:pPr>
        <w:spacing w:line="480" w:lineRule="auto"/>
        <w:contextualSpacing/>
        <w:jc w:val="both"/>
        <w:rPr>
          <w:lang w:val="en-GB"/>
        </w:rPr>
      </w:pPr>
      <w:r>
        <w:rPr>
          <w:noProof/>
          <w:lang w:val="en-GB"/>
        </w:rPr>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4"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4E7AD8E" w:rsidR="00B56161" w:rsidRPr="00E727E0" w:rsidRDefault="00B56161" w:rsidP="00B56161">
      <w:pPr>
        <w:spacing w:line="480" w:lineRule="auto"/>
        <w:contextualSpacing/>
        <w:jc w:val="both"/>
        <w:rPr>
          <w:lang w:val="en-GB"/>
        </w:rPr>
      </w:pPr>
      <w:r w:rsidRPr="00E727E0">
        <w:rPr>
          <w:lang w:val="en-GB"/>
        </w:rPr>
        <w:t xml:space="preserve">Fig. </w:t>
      </w:r>
      <w:del w:id="174" w:author="Max Lindmark" w:date="2020-07-30T10:15:00Z">
        <w:r w:rsidRPr="00E727E0" w:rsidDel="00AA27E5">
          <w:rPr>
            <w:lang w:val="en-GB"/>
          </w:rPr>
          <w:delText>S</w:delText>
        </w:r>
        <w:r w:rsidR="0055608F" w:rsidRPr="00E727E0" w:rsidDel="00AA27E5">
          <w:rPr>
            <w:lang w:val="en-GB"/>
          </w:rPr>
          <w:delText>3</w:delText>
        </w:r>
        <w:r w:rsidR="00F727F1" w:rsidRPr="00E727E0" w:rsidDel="00AA27E5">
          <w:rPr>
            <w:lang w:val="en-GB"/>
          </w:rPr>
          <w:delText>0</w:delText>
        </w:r>
      </w:del>
      <w:ins w:id="175" w:author="Max Lindmark" w:date="2020-07-30T10:15:00Z">
        <w:r w:rsidR="00AA27E5" w:rsidRPr="00E727E0">
          <w:rPr>
            <w:lang w:val="en-GB"/>
          </w:rPr>
          <w:t>S34</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176" w:author="Max Lindmark" w:date="2020-09-10T16:52:00Z">
        <w:r w:rsidR="00FE57BB" w:rsidRPr="00E727E0">
          <w:rPr>
            <w:lang w:val="en-GB"/>
          </w:rPr>
          <w:t xml:space="preserve"> and </w:t>
        </w:r>
      </w:ins>
      <w:del w:id="177" w:author="Max Lindmark" w:date="2020-09-10T16:52:00Z">
        <w:r w:rsidRPr="00E727E0" w:rsidDel="00FE57BB">
          <w:rPr>
            <w:lang w:val="en-GB"/>
          </w:rPr>
          <w:delText xml:space="preserve">, </w:delText>
        </w:r>
      </w:del>
      <w:r w:rsidRPr="00E727E0">
        <w:rPr>
          <w:lang w:val="en-GB"/>
        </w:rPr>
        <w:t>effective sample size</w:t>
      </w:r>
      <w:ins w:id="178" w:author="Max Lindmark" w:date="2020-09-10T16:57:00Z">
        <w:r w:rsidR="006331B0">
          <w:rPr>
            <w:lang w:val="en-GB"/>
          </w:rPr>
          <w:t xml:space="preserve"> (n.eff</w:t>
        </w:r>
        <w:r w:rsidR="00466FD5">
          <w:rPr>
            <w:lang w:val="en-GB"/>
          </w:rPr>
          <w:t>)</w:t>
        </w:r>
      </w:ins>
      <w:del w:id="179" w:author="Max Lindmark" w:date="2020-09-10T16:52:00Z">
        <w:r w:rsidRPr="00E727E0" w:rsidDel="00FE57BB">
          <w:rPr>
            <w:lang w:val="en-GB"/>
          </w:rPr>
          <w:delText xml:space="preserve"> and </w:delText>
        </w:r>
      </w:del>
      <m:oMath>
        <m:acc>
          <m:accPr>
            <m:ctrlPr>
              <w:del w:id="180" w:author="Max Lindmark" w:date="2020-09-10T16:52:00Z">
                <w:rPr>
                  <w:rFonts w:ascii="Cambria Math" w:hAnsi="Cambria Math"/>
                  <w:i/>
                </w:rPr>
              </w:del>
            </m:ctrlPr>
          </m:accPr>
          <m:e>
            <m:r>
              <w:del w:id="181" w:author="Max Lindmark" w:date="2020-09-10T16:52:00Z">
                <w:rPr>
                  <w:rFonts w:ascii="Cambria Math" w:hAnsi="Cambria Math"/>
                </w:rPr>
                <m:t>R</m:t>
              </w:del>
            </m:r>
          </m:e>
        </m:acc>
      </m:oMath>
      <w:del w:id="182" w:author="Max Lindmark" w:date="2020-09-10T16:52:00Z">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83" w:name="_Toc50829357"/>
      <w:r>
        <w:lastRenderedPageBreak/>
        <w:t>References</w:t>
      </w:r>
      <w:bookmarkEnd w:id="183"/>
    </w:p>
    <w:p w14:paraId="1FB59404" w14:textId="77777777" w:rsidR="00AA796E" w:rsidRPr="00AA796E" w:rsidRDefault="00AA796E" w:rsidP="00AA796E">
      <w:pPr>
        <w:pStyle w:val="Bibliography"/>
        <w:rPr>
          <w:rFonts w:ascii="Times New Roman" w:cs="Times New Roman"/>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rFonts w:ascii="Times New Roman" w:cs="Times New Roman"/>
          <w:lang w:val="en-GB"/>
        </w:rPr>
        <w:t xml:space="preserve">Árnason, T., Björnsson, B., Steinarsson, A. &amp; Oddgeirsson, M. (2009). Effects of temperature and body weight on growth rate and feed conversion ratio in turbot (Scophthalmus maximus). </w:t>
      </w:r>
      <w:r w:rsidRPr="00AA796E">
        <w:rPr>
          <w:rFonts w:ascii="Times New Roman" w:cs="Times New Roman"/>
          <w:i/>
          <w:iCs/>
          <w:lang w:val="en-GB"/>
        </w:rPr>
        <w:t>Aquaculture</w:t>
      </w:r>
      <w:r w:rsidRPr="00AA796E">
        <w:rPr>
          <w:rFonts w:ascii="Times New Roman" w:cs="Times New Roman"/>
          <w:lang w:val="en-GB"/>
        </w:rPr>
        <w:t>, 295, 218–225.</w:t>
      </w:r>
    </w:p>
    <w:p w14:paraId="13FC125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aldwin, N.S. (1957). Food Consumption and Growth of Brook Trout at Different Temperatures. </w:t>
      </w:r>
      <w:r w:rsidRPr="00AA796E">
        <w:rPr>
          <w:rFonts w:ascii="Times New Roman" w:cs="Times New Roman"/>
          <w:i/>
          <w:iCs/>
          <w:lang w:val="en-GB"/>
        </w:rPr>
        <w:t>Transactions of the American Fisheries Society</w:t>
      </w:r>
      <w:r w:rsidRPr="00AA796E">
        <w:rPr>
          <w:rFonts w:ascii="Times New Roman" w:cs="Times New Roman"/>
          <w:lang w:val="en-GB"/>
        </w:rPr>
        <w:t>, 86, 323–328.</w:t>
      </w:r>
    </w:p>
    <w:p w14:paraId="4858E9A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1964). Respiration of fishes with special emphasis on standard oxygen consumption II. Influence of weight and temperature on respiration of several species’. </w:t>
      </w:r>
      <w:r w:rsidRPr="00AA796E">
        <w:rPr>
          <w:rFonts w:ascii="Times New Roman" w:cs="Times New Roman"/>
          <w:i/>
          <w:iCs/>
          <w:lang w:val="en-GB"/>
        </w:rPr>
        <w:t>Canadian Journal of Zoology/Revue Canadienne de Zoologie</w:t>
      </w:r>
      <w:r w:rsidRPr="00AA796E">
        <w:rPr>
          <w:rFonts w:ascii="Times New Roman" w:cs="Times New Roman"/>
          <w:lang w:val="en-GB"/>
        </w:rPr>
        <w:t>, 42, 177–188.</w:t>
      </w:r>
    </w:p>
    <w:p w14:paraId="160969A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amp; Mookherjii, P.S. (1964). Respiration of fishes with special emphasis on standard oxygen consumption: I. influence of weight and temperature on respiration of goldfish, Carassius auratus l. </w:t>
      </w:r>
      <w:r w:rsidRPr="00AA796E">
        <w:rPr>
          <w:rFonts w:ascii="Times New Roman" w:cs="Times New Roman"/>
          <w:i/>
          <w:iCs/>
          <w:lang w:val="en-GB"/>
        </w:rPr>
        <w:t>Can. J. Zool.</w:t>
      </w:r>
      <w:r w:rsidRPr="00AA796E">
        <w:rPr>
          <w:rFonts w:ascii="Times New Roman" w:cs="Times New Roman"/>
          <w:lang w:val="en-GB"/>
        </w:rPr>
        <w:t>, 42, 161–175.</w:t>
      </w:r>
    </w:p>
    <w:p w14:paraId="022774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rmudes, M., Glencross, B., Austen, K. &amp; Hawkins, W. (2010). The effects of temperature and size on the growth, energy budget and waste outputs of barramundi (Lates calcarifer). </w:t>
      </w:r>
      <w:r w:rsidRPr="00AA796E">
        <w:rPr>
          <w:rFonts w:ascii="Times New Roman" w:cs="Times New Roman"/>
          <w:i/>
          <w:iCs/>
          <w:lang w:val="en-GB"/>
        </w:rPr>
        <w:t>Aquaculture</w:t>
      </w:r>
      <w:r w:rsidRPr="00AA796E">
        <w:rPr>
          <w:rFonts w:ascii="Times New Roman" w:cs="Times New Roman"/>
          <w:lang w:val="en-GB"/>
        </w:rPr>
        <w:t>, 306, 160–166.</w:t>
      </w:r>
    </w:p>
    <w:p w14:paraId="3E9DDF0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inkowski, F.P. &amp; Rudstam, L.G. (1994). Maximum Daily Ration of Great Lakes Bloater. </w:t>
      </w:r>
      <w:r w:rsidRPr="00AA796E">
        <w:rPr>
          <w:rFonts w:ascii="Times New Roman" w:cs="Times New Roman"/>
          <w:i/>
          <w:iCs/>
          <w:lang w:val="en-GB"/>
        </w:rPr>
        <w:t>Transactions of the American Fisheries Society</w:t>
      </w:r>
      <w:r w:rsidRPr="00AA796E">
        <w:rPr>
          <w:rFonts w:ascii="Times New Roman" w:cs="Times New Roman"/>
          <w:lang w:val="en-GB"/>
        </w:rPr>
        <w:t>, 123, 335–343.</w:t>
      </w:r>
    </w:p>
    <w:p w14:paraId="4981609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Steinarsson, A. &amp; Árnason, T. (2007). Growth model for Atlantic cod (Gadus morhua): Effects of temperature and body weight on growth rate. </w:t>
      </w:r>
      <w:r w:rsidRPr="00AA796E">
        <w:rPr>
          <w:rFonts w:ascii="Times New Roman" w:cs="Times New Roman"/>
          <w:i/>
          <w:iCs/>
          <w:lang w:val="en-GB"/>
        </w:rPr>
        <w:t>Aquaculture</w:t>
      </w:r>
      <w:r w:rsidRPr="00AA796E">
        <w:rPr>
          <w:rFonts w:ascii="Times New Roman" w:cs="Times New Roman"/>
          <w:lang w:val="en-GB"/>
        </w:rPr>
        <w:t>, 271, 216–226.</w:t>
      </w:r>
    </w:p>
    <w:p w14:paraId="0362696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amp; Tryggvadóttir, S.V. (1996). Effects of size on optimal temperature for growth and growth efficiency of immature Atlantic halibut (Hippoglossus hippoglossus L.). </w:t>
      </w:r>
      <w:r w:rsidRPr="00AA796E">
        <w:rPr>
          <w:rFonts w:ascii="Times New Roman" w:cs="Times New Roman"/>
          <w:i/>
          <w:iCs/>
          <w:lang w:val="en-GB"/>
        </w:rPr>
        <w:t>Aquaculture</w:t>
      </w:r>
      <w:r w:rsidRPr="00AA796E">
        <w:rPr>
          <w:rFonts w:ascii="Times New Roman" w:cs="Times New Roman"/>
          <w:lang w:val="en-GB"/>
        </w:rPr>
        <w:t>, 142, 33–42.</w:t>
      </w:r>
    </w:p>
    <w:p w14:paraId="717350C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rett, J.R., Shelbourn, J.E. &amp; Shoop, C.T. (1969). Growth Rate and Body Composition of Fingerling Sockeye Salmon, Oncorhynchus nerka, in relation to Temperature and Ration Size. </w:t>
      </w:r>
      <w:r w:rsidRPr="00AA796E">
        <w:rPr>
          <w:rFonts w:ascii="Times New Roman" w:cs="Times New Roman"/>
          <w:i/>
          <w:iCs/>
          <w:lang w:val="en-GB"/>
        </w:rPr>
        <w:t>J. Fish. Res. Bd. Can.</w:t>
      </w:r>
      <w:r w:rsidRPr="00AA796E">
        <w:rPr>
          <w:rFonts w:ascii="Times New Roman" w:cs="Times New Roman"/>
          <w:lang w:val="en-GB"/>
        </w:rPr>
        <w:t>, 26, 2363–2394.</w:t>
      </w:r>
    </w:p>
    <w:p w14:paraId="6FEE44B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hipps, S.R. &amp; Wahl, D.H. (2004). Development and Evaluation of a Western Mosquitofish Bioenergetics Model. </w:t>
      </w:r>
      <w:r w:rsidRPr="00AA796E">
        <w:rPr>
          <w:rFonts w:ascii="Times New Roman" w:cs="Times New Roman"/>
          <w:i/>
          <w:iCs/>
          <w:lang w:val="en-GB"/>
        </w:rPr>
        <w:t>Transactions of the American Fisheries Society</w:t>
      </w:r>
      <w:r w:rsidRPr="00AA796E">
        <w:rPr>
          <w:rFonts w:ascii="Times New Roman" w:cs="Times New Roman"/>
          <w:lang w:val="en-GB"/>
        </w:rPr>
        <w:t>, 133, 1150–1162.</w:t>
      </w:r>
    </w:p>
    <w:p w14:paraId="22CE443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ui, Y. &amp; Wootton, R.J. (1988). Bioenergetics of growth of a cyprinid, Phoxinus phoxinus: the effect of ration, temperature and body size on food consumption, faecal production and nitrogenous excretion. </w:t>
      </w:r>
      <w:r w:rsidRPr="00AA796E">
        <w:rPr>
          <w:rFonts w:ascii="Times New Roman" w:cs="Times New Roman"/>
          <w:i/>
          <w:iCs/>
          <w:lang w:val="en-GB"/>
        </w:rPr>
        <w:t>J Fish Biology</w:t>
      </w:r>
      <w:r w:rsidRPr="00AA796E">
        <w:rPr>
          <w:rFonts w:ascii="Times New Roman" w:cs="Times New Roman"/>
          <w:lang w:val="en-GB"/>
        </w:rPr>
        <w:t>, 33, 431–443.</w:t>
      </w:r>
    </w:p>
    <w:p w14:paraId="5E1CE7CC"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gani, G., Gallagher, M.L. &amp; Meltzer, A. (1989). The influence of body size and temperature on oxygen consumption of the European eel, Anguilla anguilla. </w:t>
      </w:r>
      <w:r w:rsidRPr="00AA796E">
        <w:rPr>
          <w:rFonts w:ascii="Times New Roman" w:cs="Times New Roman"/>
          <w:i/>
          <w:iCs/>
          <w:lang w:val="en-GB"/>
        </w:rPr>
        <w:t>J Fish Biology</w:t>
      </w:r>
      <w:r w:rsidRPr="00AA796E">
        <w:rPr>
          <w:rFonts w:ascii="Times New Roman" w:cs="Times New Roman"/>
          <w:lang w:val="en-GB"/>
        </w:rPr>
        <w:t>, 34, 19–24.</w:t>
      </w:r>
    </w:p>
    <w:p w14:paraId="15F55ED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slauriers, D., Chipps, S.R., Breck, J.E., Rice, J.A. &amp; Madenjian, C.P. (2017). Fish Bioenergetics 4.0: An R-Based Modeling Application. </w:t>
      </w:r>
      <w:r w:rsidRPr="00AA796E">
        <w:rPr>
          <w:rFonts w:ascii="Times New Roman" w:cs="Times New Roman"/>
          <w:i/>
          <w:iCs/>
          <w:lang w:val="en-GB"/>
        </w:rPr>
        <w:t>Fisheries</w:t>
      </w:r>
      <w:r w:rsidRPr="00AA796E">
        <w:rPr>
          <w:rFonts w:ascii="Times New Roman" w:cs="Times New Roman"/>
          <w:lang w:val="en-GB"/>
        </w:rPr>
        <w:t>, 42, 586–596.</w:t>
      </w:r>
    </w:p>
    <w:p w14:paraId="01434C6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 Perez, H., H., McLachlan, A. &amp; Marais, J.F.K. (1986). Oxygen consumption of a shallow water teleost, the spotted grunter, Pomadysis commersonni (Lacépéde, 1802). </w:t>
      </w:r>
      <w:r w:rsidRPr="00AA796E">
        <w:rPr>
          <w:rFonts w:ascii="Times New Roman" w:cs="Times New Roman"/>
          <w:i/>
          <w:iCs/>
          <w:lang w:val="en-GB"/>
        </w:rPr>
        <w:t>Comparative Biochemistry and Physiology</w:t>
      </w:r>
      <w:r w:rsidRPr="00AA796E">
        <w:rPr>
          <w:rFonts w:ascii="Times New Roman" w:cs="Times New Roman"/>
          <w:lang w:val="en-GB"/>
        </w:rPr>
        <w:t>, 84a, 61–70.</w:t>
      </w:r>
    </w:p>
    <w:p w14:paraId="0DD5A73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ston, J., Astatkie, T. &amp; MacIsaac, P.F. (2004). Effect of body size on growth and food conversion of juvenile striped bass reared at 16–28 °C in freshwater and seawater. </w:t>
      </w:r>
      <w:r w:rsidRPr="00AA796E">
        <w:rPr>
          <w:rFonts w:ascii="Times New Roman" w:cs="Times New Roman"/>
          <w:i/>
          <w:iCs/>
          <w:lang w:val="en-GB"/>
        </w:rPr>
        <w:t>Aquaculture</w:t>
      </w:r>
      <w:r w:rsidRPr="00AA796E">
        <w:rPr>
          <w:rFonts w:ascii="Times New Roman" w:cs="Times New Roman"/>
          <w:lang w:val="en-GB"/>
        </w:rPr>
        <w:t>, 234, 589–600.</w:t>
      </w:r>
    </w:p>
    <w:p w14:paraId="587BABA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Elliott, J.M. (1976). The Energetics of Feeding, Metabolism and Growth of Brown Trout (Salmo trutta L.) in Relation to Body Weight, Water Temperature and Ration Size. </w:t>
      </w:r>
      <w:r w:rsidRPr="00AA796E">
        <w:rPr>
          <w:rFonts w:ascii="Times New Roman" w:cs="Times New Roman"/>
          <w:i/>
          <w:iCs/>
          <w:lang w:val="en-GB"/>
        </w:rPr>
        <w:t>The Journal of Animal Ecology</w:t>
      </w:r>
      <w:r w:rsidRPr="00AA796E">
        <w:rPr>
          <w:rFonts w:ascii="Times New Roman" w:cs="Times New Roman"/>
          <w:lang w:val="en-GB"/>
        </w:rPr>
        <w:t>, 45, 923.</w:t>
      </w:r>
    </w:p>
    <w:p w14:paraId="1B74715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ese, R. &amp; Pauly, D. (2019). </w:t>
      </w:r>
      <w:r w:rsidRPr="00AA796E">
        <w:rPr>
          <w:rFonts w:ascii="Times New Roman" w:cs="Times New Roman"/>
          <w:i/>
          <w:iCs/>
          <w:lang w:val="en-GB"/>
        </w:rPr>
        <w:t>Editors. FishBase</w:t>
      </w:r>
      <w:r w:rsidRPr="00AA796E">
        <w:rPr>
          <w:rFonts w:ascii="Times New Roman" w:cs="Times New Roman"/>
          <w:lang w:val="en-GB"/>
        </w:rPr>
        <w:t>. World Wide Web electronic publication. www.fishbase.org, (12/2019).</w:t>
      </w:r>
    </w:p>
    <w:p w14:paraId="5D2C954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Froese, R., Thorson, J.T. &amp; Reyes, R.B. (2014). A Bayesian approach for estimating length‐weight relationships in fishes. </w:t>
      </w:r>
      <w:r w:rsidRPr="00AA796E">
        <w:rPr>
          <w:rFonts w:ascii="Times New Roman" w:cs="Times New Roman"/>
          <w:i/>
          <w:iCs/>
          <w:lang w:val="en-GB"/>
        </w:rPr>
        <w:t>Journal of Applied Ichthyology</w:t>
      </w:r>
      <w:r w:rsidRPr="00AA796E">
        <w:rPr>
          <w:rFonts w:ascii="Times New Roman" w:cs="Times New Roman"/>
          <w:lang w:val="en-GB"/>
        </w:rPr>
        <w:t>, 30, 78–85.</w:t>
      </w:r>
    </w:p>
    <w:p w14:paraId="1266D47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m, J. &amp; Rasmussen, G. (1984). A growth model, gastric evacuation, and body composition in rainbow trout, Salmo gairdneri Richardson, 1836. </w:t>
      </w:r>
      <w:r w:rsidRPr="00AA796E">
        <w:rPr>
          <w:rFonts w:ascii="Times New Roman" w:cs="Times New Roman"/>
          <w:i/>
          <w:iCs/>
          <w:lang w:val="en-GB"/>
        </w:rPr>
        <w:t>Dana</w:t>
      </w:r>
      <w:r w:rsidRPr="00AA796E">
        <w:rPr>
          <w:rFonts w:ascii="Times New Roman" w:cs="Times New Roman"/>
          <w:lang w:val="en-GB"/>
        </w:rPr>
        <w:t>, 3, 61–139.</w:t>
      </w:r>
    </w:p>
    <w:p w14:paraId="0DF21B7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encross, B.D. &amp; Felsing, M. (2006). Influence of fish size and water temperature on the metabolic demand for oxygen by barramundi, Lates calcarifer (Bloch), in freshwater. </w:t>
      </w:r>
      <w:r w:rsidRPr="00AA796E">
        <w:rPr>
          <w:rFonts w:ascii="Times New Roman" w:cs="Times New Roman"/>
          <w:i/>
          <w:iCs/>
          <w:lang w:val="en-GB"/>
        </w:rPr>
        <w:t>Aquaculture Res</w:t>
      </w:r>
      <w:r w:rsidRPr="00AA796E">
        <w:rPr>
          <w:rFonts w:ascii="Times New Roman" w:cs="Times New Roman"/>
          <w:lang w:val="en-GB"/>
        </w:rPr>
        <w:t>, 37, 1055–1062.</w:t>
      </w:r>
    </w:p>
    <w:p w14:paraId="1C13B7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over, D.C., DeVries, D.R. &amp; Wright, R.A. (2012). Effects of temperature, salinity and body size on routine metabolism of coastal largemouth bass </w:t>
      </w:r>
      <w:r w:rsidRPr="00AA796E">
        <w:rPr>
          <w:rFonts w:ascii="Times New Roman" w:cs="Times New Roman"/>
          <w:i/>
          <w:iCs/>
          <w:lang w:val="en-GB"/>
        </w:rPr>
        <w:t>Micropterus salmoides</w:t>
      </w:r>
      <w:r w:rsidRPr="00AA796E">
        <w:rPr>
          <w:rFonts w:ascii="Times New Roman" w:cs="Times New Roman"/>
          <w:lang w:val="en-GB"/>
        </w:rPr>
        <w:t xml:space="preserve">. </w:t>
      </w:r>
      <w:r w:rsidRPr="00AA796E">
        <w:rPr>
          <w:rFonts w:ascii="Times New Roman" w:cs="Times New Roman"/>
          <w:i/>
          <w:iCs/>
          <w:lang w:val="en-GB"/>
        </w:rPr>
        <w:t>Journal of Fish Biology</w:t>
      </w:r>
      <w:r w:rsidRPr="00AA796E">
        <w:rPr>
          <w:rFonts w:ascii="Times New Roman" w:cs="Times New Roman"/>
          <w:lang w:val="en-GB"/>
        </w:rPr>
        <w:t>, 81, 1463–1478.</w:t>
      </w:r>
    </w:p>
    <w:p w14:paraId="3B62A1B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AA796E">
        <w:rPr>
          <w:rFonts w:ascii="Times New Roman" w:cs="Times New Roman"/>
          <w:i/>
          <w:iCs/>
          <w:lang w:val="en-GB"/>
        </w:rPr>
        <w:t>Aquaculture</w:t>
      </w:r>
      <w:r w:rsidRPr="00AA796E">
        <w:rPr>
          <w:rFonts w:ascii="Times New Roman" w:cs="Times New Roman"/>
          <w:lang w:val="en-GB"/>
        </w:rPr>
        <w:t>, 283, 36–42.</w:t>
      </w:r>
    </w:p>
    <w:p w14:paraId="51E2356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yward, R.S. &amp; Arnold, E. (1996). Temperature Dependence of Maximum Daily Consumption in White Crappie: Implications for Fisheries Management. </w:t>
      </w:r>
      <w:r w:rsidRPr="00AA796E">
        <w:rPr>
          <w:rFonts w:ascii="Times New Roman" w:cs="Times New Roman"/>
          <w:i/>
          <w:iCs/>
          <w:lang w:val="en-GB"/>
        </w:rPr>
        <w:t>Transactions of the American Fisheries Society</w:t>
      </w:r>
      <w:r w:rsidRPr="00AA796E">
        <w:rPr>
          <w:rFonts w:ascii="Times New Roman" w:cs="Times New Roman"/>
          <w:lang w:val="en-GB"/>
        </w:rPr>
        <w:t>, 125, 132–138.</w:t>
      </w:r>
    </w:p>
    <w:p w14:paraId="6E27A76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euton, M., Ayala, L., Morante, A., Dayton, K., Jones, A.C., Hunt, J.R., </w:t>
      </w:r>
      <w:r w:rsidRPr="00AA796E">
        <w:rPr>
          <w:rFonts w:ascii="Times New Roman" w:cs="Times New Roman"/>
          <w:i/>
          <w:iCs/>
          <w:lang w:val="en-GB"/>
        </w:rPr>
        <w:t>et al.</w:t>
      </w:r>
      <w:r w:rsidRPr="00AA796E">
        <w:rPr>
          <w:rFonts w:ascii="Times New Roman" w:cs="Times New Roman"/>
          <w:lang w:val="en-GB"/>
        </w:rPr>
        <w:t xml:space="preserve"> (2018). Oxygen consumption of desert pupfish at ecologically relevant temperatures suggests a significant role for anaerobic metabolism. </w:t>
      </w:r>
      <w:r w:rsidRPr="00AA796E">
        <w:rPr>
          <w:rFonts w:ascii="Times New Roman" w:cs="Times New Roman"/>
          <w:i/>
          <w:iCs/>
          <w:lang w:val="en-GB"/>
        </w:rPr>
        <w:t>J Comp Physiol B</w:t>
      </w:r>
      <w:r w:rsidRPr="00AA796E">
        <w:rPr>
          <w:rFonts w:ascii="Times New Roman" w:cs="Times New Roman"/>
          <w:lang w:val="en-GB"/>
        </w:rPr>
        <w:t>, 188, 821–830.</w:t>
      </w:r>
    </w:p>
    <w:p w14:paraId="024E055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orodysky, A.Z., Brill, R.W., Bushnell, P.G., Musick, J.A. &amp; Latour, R.J. (2011). Comparative metabolic rates of common western North Atlantic Ocean sciaenid fishes. </w:t>
      </w:r>
      <w:r w:rsidRPr="00AA796E">
        <w:rPr>
          <w:rFonts w:ascii="Times New Roman" w:cs="Times New Roman"/>
          <w:i/>
          <w:iCs/>
          <w:lang w:val="en-GB"/>
        </w:rPr>
        <w:t>Journal of Fish Biology</w:t>
      </w:r>
      <w:r w:rsidRPr="00AA796E">
        <w:rPr>
          <w:rFonts w:ascii="Times New Roman" w:cs="Times New Roman"/>
          <w:lang w:val="en-GB"/>
        </w:rPr>
        <w:t>, 79, 235–255.</w:t>
      </w:r>
    </w:p>
    <w:p w14:paraId="062FBC3E"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Imsland, A.K., Foss, A., Sparboe, L.O. &amp; Sigurdsson, S. (2006). The effect of temperature and fish size on growth and feed efficiency ratio of juvenile spotted wolffish Anarhichas minor. </w:t>
      </w:r>
      <w:r w:rsidRPr="008B0784">
        <w:rPr>
          <w:rFonts w:ascii="Times New Roman" w:cs="Times New Roman"/>
          <w:i/>
          <w:iCs/>
          <w:lang w:val="sv-SE"/>
        </w:rPr>
        <w:t>J Fish Biology</w:t>
      </w:r>
      <w:r w:rsidRPr="008B0784">
        <w:rPr>
          <w:rFonts w:ascii="Times New Roman" w:cs="Times New Roman"/>
          <w:lang w:val="sv-SE"/>
        </w:rPr>
        <w:t>, 68, 1107–1122.</w:t>
      </w:r>
    </w:p>
    <w:p w14:paraId="70553DA3"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Iwata, N., Kikuchi, K., Honda, H., Kiyono, M. &amp; Kurokura, H. (1994). </w:t>
      </w:r>
      <w:r w:rsidRPr="00AA796E">
        <w:rPr>
          <w:rFonts w:ascii="Times New Roman" w:cs="Times New Roman"/>
          <w:lang w:val="en-GB"/>
        </w:rPr>
        <w:t xml:space="preserve">Effects of Temperature on the Growth of Japanese Flounder. </w:t>
      </w:r>
      <w:r w:rsidRPr="00AA796E">
        <w:rPr>
          <w:rFonts w:ascii="Times New Roman" w:cs="Times New Roman"/>
          <w:i/>
          <w:iCs/>
          <w:lang w:val="en-GB"/>
        </w:rPr>
        <w:t>Fisheries science</w:t>
      </w:r>
      <w:r w:rsidRPr="00AA796E">
        <w:rPr>
          <w:rFonts w:ascii="Times New Roman" w:cs="Times New Roman"/>
          <w:lang w:val="en-GB"/>
        </w:rPr>
        <w:t>, 60, 527–531.</w:t>
      </w:r>
    </w:p>
    <w:p w14:paraId="112A800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aurel, B.J., Copeman, L.A., Spencer, M. &amp; Iseri, P. (2017). Temperature-dependent growth as a function of size and age in juvenile Arctic cod (Boreogadus saida). </w:t>
      </w:r>
      <w:r w:rsidRPr="00AA796E">
        <w:rPr>
          <w:rFonts w:ascii="Times New Roman" w:cs="Times New Roman"/>
          <w:i/>
          <w:iCs/>
          <w:lang w:val="en-GB"/>
        </w:rPr>
        <w:t>ICES Journal of Marine Science</w:t>
      </w:r>
      <w:r w:rsidRPr="00AA796E">
        <w:rPr>
          <w:rFonts w:ascii="Times New Roman" w:cs="Times New Roman"/>
          <w:lang w:val="en-GB"/>
        </w:rPr>
        <w:t>, 74, 1614–1621.</w:t>
      </w:r>
    </w:p>
    <w:p w14:paraId="267D835A"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Lessmark, O. (1983). Competition between perch (Perca fluviatilis) and roach (Rutilus rutilus) in south Swedish lakes. </w:t>
      </w:r>
      <w:r w:rsidRPr="008B0784">
        <w:rPr>
          <w:rFonts w:ascii="Times New Roman" w:cs="Times New Roman"/>
          <w:i/>
          <w:iCs/>
          <w:lang w:val="sv-SE"/>
        </w:rPr>
        <w:t>Limnologiska Institutionen, Lunds Universitet (Sweden)</w:t>
      </w:r>
      <w:r w:rsidRPr="008B0784">
        <w:rPr>
          <w:rFonts w:ascii="Times New Roman" w:cs="Times New Roman"/>
          <w:lang w:val="sv-SE"/>
        </w:rPr>
        <w:t>.</w:t>
      </w:r>
    </w:p>
    <w:p w14:paraId="3824D722"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Lin, X., Xie, S., Su, Y. &amp; Cui, Y. (2008). </w:t>
      </w:r>
      <w:r w:rsidRPr="00AA796E">
        <w:rPr>
          <w:rFonts w:ascii="Times New Roman" w:cs="Times New Roman"/>
          <w:lang w:val="en-GB"/>
        </w:rPr>
        <w:t xml:space="preserve">Optimum temperature for the growth performance of juvenile orange-spotted grouper (Epinephelus coioides H.). </w:t>
      </w:r>
      <w:r w:rsidRPr="00AA796E">
        <w:rPr>
          <w:rFonts w:ascii="Times New Roman" w:cs="Times New Roman"/>
          <w:i/>
          <w:iCs/>
          <w:lang w:val="en-GB"/>
        </w:rPr>
        <w:t>Chin. J. Ocean. Limnol.</w:t>
      </w:r>
      <w:r w:rsidRPr="00AA796E">
        <w:rPr>
          <w:rFonts w:ascii="Times New Roman" w:cs="Times New Roman"/>
          <w:lang w:val="en-GB"/>
        </w:rPr>
        <w:t>, 26, 69–75.</w:t>
      </w:r>
    </w:p>
    <w:p w14:paraId="785DF9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1998). Food consumption and growth of two piscivorous fishes, the mandarin fish and the Chinese snakehead. </w:t>
      </w:r>
      <w:r w:rsidRPr="00AA796E">
        <w:rPr>
          <w:rFonts w:ascii="Times New Roman" w:cs="Times New Roman"/>
          <w:i/>
          <w:iCs/>
          <w:lang w:val="en-GB"/>
        </w:rPr>
        <w:t>Journal of Fish Biology</w:t>
      </w:r>
      <w:r w:rsidRPr="00AA796E">
        <w:rPr>
          <w:rFonts w:ascii="Times New Roman" w:cs="Times New Roman"/>
          <w:lang w:val="en-GB"/>
        </w:rPr>
        <w:t>, 53, 1071–1083.</w:t>
      </w:r>
    </w:p>
    <w:p w14:paraId="482A852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2000). Resting metabolism and heat increment of feeding in mandarin fish (Siniperca chuatsi) and Chinese snakehead (Channa arg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27, 131–138.</w:t>
      </w:r>
    </w:p>
    <w:p w14:paraId="22423AC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uo, Y.P. &amp; Wang, Q.Q. (2012). Effects of body mass and temperature on routine metabolic rate of juvenile largemouth bronze gudgeon Coreius guichenoti. </w:t>
      </w:r>
      <w:r w:rsidRPr="00AA796E">
        <w:rPr>
          <w:rFonts w:ascii="Times New Roman" w:cs="Times New Roman"/>
          <w:i/>
          <w:iCs/>
          <w:lang w:val="en-GB"/>
        </w:rPr>
        <w:t>Journal of Fish Biology</w:t>
      </w:r>
      <w:r w:rsidRPr="00AA796E">
        <w:rPr>
          <w:rFonts w:ascii="Times New Roman" w:cs="Times New Roman"/>
          <w:lang w:val="en-GB"/>
        </w:rPr>
        <w:t>, 80, 842–851.</w:t>
      </w:r>
    </w:p>
    <w:p w14:paraId="61D68EF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armulla, G. &amp; Rosch, R. (1990). Maximum daily ration of juvenile fish fed on living natural zooplankton. </w:t>
      </w:r>
      <w:r w:rsidRPr="00AA796E">
        <w:rPr>
          <w:rFonts w:ascii="Times New Roman" w:cs="Times New Roman"/>
          <w:i/>
          <w:iCs/>
          <w:lang w:val="en-GB"/>
        </w:rPr>
        <w:t>J Fish Biology</w:t>
      </w:r>
      <w:r w:rsidRPr="00AA796E">
        <w:rPr>
          <w:rFonts w:ascii="Times New Roman" w:cs="Times New Roman"/>
          <w:lang w:val="en-GB"/>
        </w:rPr>
        <w:t>, 36, 789–801.</w:t>
      </w:r>
    </w:p>
    <w:p w14:paraId="7F37279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a, M.G., Weiland, L.K., Christiansen, H.E., Sauter, S.T. &amp; Beauchamp, D.A. (2013). Development and Evaluation of a Bioenergetics Model for Bull Trout. </w:t>
      </w:r>
      <w:r w:rsidRPr="00AA796E">
        <w:rPr>
          <w:rFonts w:ascii="Times New Roman" w:cs="Times New Roman"/>
          <w:i/>
          <w:iCs/>
          <w:lang w:val="en-GB"/>
        </w:rPr>
        <w:t>Transactions of the American Fisheries Society</w:t>
      </w:r>
      <w:r w:rsidRPr="00AA796E">
        <w:rPr>
          <w:rFonts w:ascii="Times New Roman" w:cs="Times New Roman"/>
          <w:lang w:val="en-GB"/>
        </w:rPr>
        <w:t>, 142, 41–49.</w:t>
      </w:r>
    </w:p>
    <w:p w14:paraId="01F6BC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Meskendahl, L., Herrmann, J.-P. &amp; Temming, A. (2010). Effects of temperature and body mass on metabolic rates of sprat, Sprattus sprattus L. </w:t>
      </w:r>
      <w:r w:rsidRPr="00AA796E">
        <w:rPr>
          <w:rFonts w:ascii="Times New Roman" w:cs="Times New Roman"/>
          <w:i/>
          <w:iCs/>
          <w:lang w:val="en-GB"/>
        </w:rPr>
        <w:t>Mar Biol</w:t>
      </w:r>
      <w:r w:rsidRPr="00AA796E">
        <w:rPr>
          <w:rFonts w:ascii="Times New Roman" w:cs="Times New Roman"/>
          <w:lang w:val="en-GB"/>
        </w:rPr>
        <w:t>, 157, 1917–1927.</w:t>
      </w:r>
    </w:p>
    <w:p w14:paraId="71B7A75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smer, V., Pratchett, M.S., Hoey, A.S., Tobin, A.J., Coker, D.J., Cooke, S.J., </w:t>
      </w:r>
      <w:r w:rsidRPr="00AA796E">
        <w:rPr>
          <w:rFonts w:ascii="Times New Roman" w:cs="Times New Roman"/>
          <w:i/>
          <w:iCs/>
          <w:lang w:val="en-GB"/>
        </w:rPr>
        <w:t>et al.</w:t>
      </w:r>
      <w:r w:rsidRPr="00AA796E">
        <w:rPr>
          <w:rFonts w:ascii="Times New Roman" w:cs="Times New Roman"/>
          <w:lang w:val="en-GB"/>
        </w:rPr>
        <w:t xml:space="preserve"> (2017). Global warming may disproportionately affect larger adults in a predatory coral reef fish. </w:t>
      </w:r>
      <w:r w:rsidRPr="00AA796E">
        <w:rPr>
          <w:rFonts w:ascii="Times New Roman" w:cs="Times New Roman"/>
          <w:i/>
          <w:iCs/>
          <w:lang w:val="en-GB"/>
        </w:rPr>
        <w:t>Global Change Biology</w:t>
      </w:r>
      <w:r w:rsidRPr="00AA796E">
        <w:rPr>
          <w:rFonts w:ascii="Times New Roman" w:cs="Times New Roman"/>
          <w:lang w:val="en-GB"/>
        </w:rPr>
        <w:t>, 23, 2230–2240.</w:t>
      </w:r>
    </w:p>
    <w:p w14:paraId="2D9CDF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ilano, D., Vigliano, P. &amp; Beauchamp, D. (2016). Effect of body size and temperature on respiration of </w:t>
      </w:r>
      <w:r w:rsidRPr="00AA796E">
        <w:rPr>
          <w:rFonts w:ascii="Times New Roman" w:cs="Times New Roman"/>
          <w:i/>
          <w:iCs/>
          <w:lang w:val="en-GB"/>
        </w:rPr>
        <w:t>Galaxias maculatus</w:t>
      </w:r>
      <w:r w:rsidRPr="00AA796E">
        <w:rPr>
          <w:rFonts w:ascii="Times New Roman" w:cs="Times New Roman"/>
          <w:lang w:val="en-GB"/>
        </w:rPr>
        <w:t xml:space="preserve"> (Pisces: Galaxiidae). </w:t>
      </w:r>
      <w:r w:rsidRPr="00AA796E">
        <w:rPr>
          <w:rFonts w:ascii="Times New Roman" w:cs="Times New Roman"/>
          <w:i/>
          <w:iCs/>
          <w:lang w:val="en-GB"/>
        </w:rPr>
        <w:t>New Zealand Journal of Marine and Freshwater Research</w:t>
      </w:r>
      <w:r w:rsidRPr="00AA796E">
        <w:rPr>
          <w:rFonts w:ascii="Times New Roman" w:cs="Times New Roman"/>
          <w:lang w:val="en-GB"/>
        </w:rPr>
        <w:t>, 51, 295–303.</w:t>
      </w:r>
    </w:p>
    <w:p w14:paraId="76446DC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Nytrø, A.V., Vikingstad, E., Foss, A., Hangstad, T.A., Reynolds, P., Eliassen, G., </w:t>
      </w:r>
      <w:r w:rsidRPr="00AA796E">
        <w:rPr>
          <w:rFonts w:ascii="Times New Roman" w:cs="Times New Roman"/>
          <w:i/>
          <w:iCs/>
          <w:lang w:val="en-GB"/>
        </w:rPr>
        <w:t>et al.</w:t>
      </w:r>
      <w:r w:rsidRPr="00AA796E">
        <w:rPr>
          <w:rFonts w:ascii="Times New Roman" w:cs="Times New Roman"/>
          <w:lang w:val="en-GB"/>
        </w:rPr>
        <w:t xml:space="preserve"> (2014). The effect of temperature and fish size on growth of juvenile lumpfish (Cyclopterus lumpus L.). </w:t>
      </w:r>
      <w:r w:rsidRPr="00AA796E">
        <w:rPr>
          <w:rFonts w:ascii="Times New Roman" w:cs="Times New Roman"/>
          <w:i/>
          <w:iCs/>
          <w:lang w:val="en-GB"/>
        </w:rPr>
        <w:t>Aquaculture</w:t>
      </w:r>
      <w:r w:rsidRPr="00AA796E">
        <w:rPr>
          <w:rFonts w:ascii="Times New Roman" w:cs="Times New Roman"/>
          <w:lang w:val="en-GB"/>
        </w:rPr>
        <w:t>, 434, 296–302.</w:t>
      </w:r>
    </w:p>
    <w:p w14:paraId="3A35803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AA796E">
        <w:rPr>
          <w:rFonts w:ascii="Times New Roman" w:cs="Times New Roman"/>
          <w:i/>
          <w:iCs/>
          <w:lang w:val="en-GB"/>
        </w:rPr>
        <w:t>Oikos</w:t>
      </w:r>
      <w:r w:rsidRPr="00AA796E">
        <w:rPr>
          <w:rFonts w:ascii="Times New Roman" w:cs="Times New Roman"/>
          <w:lang w:val="en-GB"/>
        </w:rPr>
        <w:t>, 121, 245–251.</w:t>
      </w:r>
    </w:p>
    <w:p w14:paraId="31843B3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atterson, J.T., Mims, S.D. &amp; Wright, R.A. (2013). Effects of body mass and water temperature on routine metabolism of American paddlefish </w:t>
      </w:r>
      <w:r w:rsidRPr="00AA796E">
        <w:rPr>
          <w:rFonts w:ascii="Times New Roman" w:cs="Times New Roman"/>
          <w:i/>
          <w:iCs/>
          <w:lang w:val="en-GB"/>
        </w:rPr>
        <w:t>Polyodon spathula</w:t>
      </w:r>
      <w:r w:rsidRPr="00AA796E">
        <w:rPr>
          <w:rFonts w:ascii="Times New Roman" w:cs="Times New Roman"/>
          <w:lang w:val="en-GB"/>
        </w:rPr>
        <w:t xml:space="preserve">: routine metabolism of </w:t>
      </w:r>
      <w:r w:rsidRPr="00AA796E">
        <w:rPr>
          <w:rFonts w:ascii="Times New Roman" w:cs="Times New Roman"/>
          <w:i/>
          <w:iCs/>
          <w:lang w:val="en-GB"/>
        </w:rPr>
        <w:t>polyodon</w:t>
      </w:r>
      <w:r w:rsidRPr="00AA796E">
        <w:rPr>
          <w:rFonts w:ascii="Times New Roman" w:cs="Times New Roman"/>
          <w:lang w:val="en-GB"/>
        </w:rPr>
        <w:t xml:space="preserve"> </w:t>
      </w:r>
      <w:r w:rsidRPr="00AA796E">
        <w:rPr>
          <w:rFonts w:ascii="Times New Roman" w:cs="Times New Roman"/>
          <w:i/>
          <w:iCs/>
          <w:lang w:val="en-GB"/>
        </w:rPr>
        <w:t>spathula</w:t>
      </w:r>
      <w:r w:rsidRPr="00AA796E">
        <w:rPr>
          <w:rFonts w:ascii="Times New Roman" w:cs="Times New Roman"/>
          <w:lang w:val="en-GB"/>
        </w:rPr>
        <w:t xml:space="preserve">. </w:t>
      </w:r>
      <w:r w:rsidRPr="00AA796E">
        <w:rPr>
          <w:rFonts w:ascii="Times New Roman" w:cs="Times New Roman"/>
          <w:i/>
          <w:iCs/>
          <w:lang w:val="en-GB"/>
        </w:rPr>
        <w:t>J Fish Biol</w:t>
      </w:r>
      <w:r w:rsidRPr="00AA796E">
        <w:rPr>
          <w:rFonts w:ascii="Times New Roman" w:cs="Times New Roman"/>
          <w:lang w:val="en-GB"/>
        </w:rPr>
        <w:t>, 82, 1269–1280.</w:t>
      </w:r>
    </w:p>
    <w:p w14:paraId="38E044C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eck, M.A., Buckley, L.J. &amp; Bengtson, D.A. (2005). Effects of temperature, body size and feeding on rates of metabolism in young-of-the-year haddock. </w:t>
      </w:r>
      <w:r w:rsidRPr="00AA796E">
        <w:rPr>
          <w:rFonts w:ascii="Times New Roman" w:cs="Times New Roman"/>
          <w:i/>
          <w:iCs/>
          <w:lang w:val="en-GB"/>
        </w:rPr>
        <w:t>Journal of Fish Biology</w:t>
      </w:r>
      <w:r w:rsidRPr="00AA796E">
        <w:rPr>
          <w:rFonts w:ascii="Times New Roman" w:cs="Times New Roman"/>
          <w:lang w:val="en-GB"/>
        </w:rPr>
        <w:t>, 66, 911–923.</w:t>
      </w:r>
    </w:p>
    <w:p w14:paraId="0EBC89E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irozzi, I. &amp; Booth, M.A. (2009). The effect of temperature and body weight on the routine metabolic rate and postprandial metabolic response in mulloway, Argyrosomus japonic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54, 110–118.</w:t>
      </w:r>
    </w:p>
    <w:p w14:paraId="7203081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Rangel, R.E. &amp; Johnson, D.W. (2018). Metabolic responses to temperature in a sedentary reef fish, the bluebanded goby (Lythrypnus dalli , Gilbert). </w:t>
      </w:r>
      <w:r w:rsidRPr="00AA796E">
        <w:rPr>
          <w:rFonts w:ascii="Times New Roman" w:cs="Times New Roman"/>
          <w:i/>
          <w:iCs/>
          <w:lang w:val="en-GB"/>
        </w:rPr>
        <w:t>Journal of Experimental Marine Biology and Ecology</w:t>
      </w:r>
      <w:r w:rsidRPr="00AA796E">
        <w:rPr>
          <w:rFonts w:ascii="Times New Roman" w:cs="Times New Roman"/>
          <w:lang w:val="en-GB"/>
        </w:rPr>
        <w:t>, 501, 83–89.</w:t>
      </w:r>
    </w:p>
    <w:p w14:paraId="7959EB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iikavuopio, S.I., Foss, A., Saether, B.-S., Gunnarsson, S. &amp; Imsland, A.K. (2013). Comparison of the growth performance of offspring from cultured versus wild populations of arctic charr, </w:t>
      </w:r>
      <w:r w:rsidRPr="00AA796E">
        <w:rPr>
          <w:rFonts w:ascii="Times New Roman" w:cs="Times New Roman"/>
          <w:i/>
          <w:iCs/>
          <w:lang w:val="en-GB"/>
        </w:rPr>
        <w:t>Salvelinus alpinus</w:t>
      </w:r>
      <w:r w:rsidRPr="00AA796E">
        <w:rPr>
          <w:rFonts w:ascii="Times New Roman" w:cs="Times New Roman"/>
          <w:lang w:val="en-GB"/>
        </w:rPr>
        <w:t xml:space="preserve"> (L.), kept at three different temperatures. </w:t>
      </w:r>
      <w:r w:rsidRPr="00AA796E">
        <w:rPr>
          <w:rFonts w:ascii="Times New Roman" w:cs="Times New Roman"/>
          <w:i/>
          <w:iCs/>
          <w:lang w:val="en-GB"/>
        </w:rPr>
        <w:t>Aquac Res</w:t>
      </w:r>
      <w:r w:rsidRPr="00AA796E">
        <w:rPr>
          <w:rFonts w:ascii="Times New Roman" w:cs="Times New Roman"/>
          <w:lang w:val="en-GB"/>
        </w:rPr>
        <w:t>, 44, 995–1001.</w:t>
      </w:r>
    </w:p>
    <w:p w14:paraId="099BB22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lesinger, E., Andres, A., Young, R., Seibel, B., Saba, V., Phelan, B., </w:t>
      </w:r>
      <w:r w:rsidRPr="00AA796E">
        <w:rPr>
          <w:rFonts w:ascii="Times New Roman" w:cs="Times New Roman"/>
          <w:i/>
          <w:iCs/>
          <w:lang w:val="en-GB"/>
        </w:rPr>
        <w:t>et al.</w:t>
      </w:r>
      <w:r w:rsidRPr="00AA796E">
        <w:rPr>
          <w:rFonts w:ascii="Times New Roman" w:cs="Times New Roman"/>
          <w:lang w:val="en-GB"/>
        </w:rPr>
        <w:t xml:space="preserve"> (2019). The effect of ocean warming on black sea bass (Centropristis striata) aerobic scope and hypoxia tolerance. </w:t>
      </w:r>
      <w:r w:rsidRPr="00AA796E">
        <w:rPr>
          <w:rFonts w:ascii="Times New Roman" w:cs="Times New Roman"/>
          <w:i/>
          <w:iCs/>
          <w:lang w:val="en-GB"/>
        </w:rPr>
        <w:t>PLoS ONE</w:t>
      </w:r>
      <w:r w:rsidRPr="00AA796E">
        <w:rPr>
          <w:rFonts w:ascii="Times New Roman" w:cs="Times New Roman"/>
          <w:lang w:val="en-GB"/>
        </w:rPr>
        <w:t>, 14, e0218390.</w:t>
      </w:r>
    </w:p>
    <w:p w14:paraId="350D9CC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un, L. &amp; Chen, H. (2014). Effects of water temperature and fish size on growth and bioenergetics of cobia (Rachycentron canadum). </w:t>
      </w:r>
      <w:r w:rsidRPr="00AA796E">
        <w:rPr>
          <w:rFonts w:ascii="Times New Roman" w:cs="Times New Roman"/>
          <w:i/>
          <w:iCs/>
          <w:lang w:val="en-GB"/>
        </w:rPr>
        <w:t>Aquaculture</w:t>
      </w:r>
      <w:r w:rsidRPr="00AA796E">
        <w:rPr>
          <w:rFonts w:ascii="Times New Roman" w:cs="Times New Roman"/>
          <w:lang w:val="en-GB"/>
        </w:rPr>
        <w:t>, 426–427, 172–180.</w:t>
      </w:r>
    </w:p>
    <w:p w14:paraId="6644D47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Tirsgaard, B., Behrens, J.W. &amp; Steffensen, J.F. (2015). The effect of temperature and body size on metabolic scope of activity in juvenile Atlantic cod Gadus morhua L.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79, 89–94.</w:t>
      </w:r>
    </w:p>
    <w:p w14:paraId="7996AB78" w14:textId="77777777" w:rsidR="00AA796E" w:rsidRPr="008B0784" w:rsidRDefault="00AA796E" w:rsidP="00AA796E">
      <w:pPr>
        <w:pStyle w:val="Bibliography"/>
        <w:rPr>
          <w:rFonts w:ascii="Times New Roman" w:cs="Times New Roman"/>
          <w:lang w:val="sv-SE"/>
        </w:rPr>
      </w:pPr>
      <w:r w:rsidRPr="008B0784">
        <w:rPr>
          <w:rFonts w:ascii="Times New Roman" w:cs="Times New Roman"/>
          <w:lang w:val="sv-SE"/>
        </w:rPr>
        <w:t xml:space="preserve">Tomala, D., Chavarria, J. &amp; Angeles, B. (2014). Evaluacion de la tasa de consumo de oxigeno de Colossoma macropomum en relacion al peso corporal y temperatura del agua. </w:t>
      </w:r>
      <w:r w:rsidRPr="008B0784">
        <w:rPr>
          <w:rFonts w:ascii="Times New Roman" w:cs="Times New Roman"/>
          <w:i/>
          <w:iCs/>
          <w:lang w:val="sv-SE"/>
        </w:rPr>
        <w:t>lajar</w:t>
      </w:r>
      <w:r w:rsidRPr="008B0784">
        <w:rPr>
          <w:rFonts w:ascii="Times New Roman" w:cs="Times New Roman"/>
          <w:lang w:val="sv-SE"/>
        </w:rPr>
        <w:t>, 42, 971–979.</w:t>
      </w:r>
    </w:p>
    <w:p w14:paraId="243D122E"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Tomiyama, T., Kusakabe, K., Otsuki, N., Yoshida, Y., Takahashi, S., Hata, M., </w:t>
      </w:r>
      <w:r w:rsidRPr="008B0784">
        <w:rPr>
          <w:rFonts w:ascii="Times New Roman" w:cs="Times New Roman"/>
          <w:i/>
          <w:iCs/>
          <w:lang w:val="sv-SE"/>
        </w:rPr>
        <w:t>et al.</w:t>
      </w:r>
      <w:r w:rsidRPr="008B0784">
        <w:rPr>
          <w:rFonts w:ascii="Times New Roman" w:cs="Times New Roman"/>
          <w:lang w:val="sv-SE"/>
        </w:rPr>
        <w:t xml:space="preserve"> </w:t>
      </w:r>
      <w:r w:rsidRPr="00AA796E">
        <w:rPr>
          <w:rFonts w:ascii="Times New Roman" w:cs="Times New Roman"/>
          <w:lang w:val="en-GB"/>
        </w:rPr>
        <w:t xml:space="preserve">(2018). Ontogenetic changes in the optimal temperature for growth of juvenile marbled flounder Pseudopleuronectes yokohamae. </w:t>
      </w:r>
      <w:r w:rsidRPr="00AA796E">
        <w:rPr>
          <w:rFonts w:ascii="Times New Roman" w:cs="Times New Roman"/>
          <w:i/>
          <w:iCs/>
          <w:lang w:val="en-GB"/>
        </w:rPr>
        <w:t>Journal of Sea Research</w:t>
      </w:r>
      <w:r w:rsidRPr="00AA796E">
        <w:rPr>
          <w:rFonts w:ascii="Times New Roman" w:cs="Times New Roman"/>
          <w:lang w:val="en-GB"/>
        </w:rPr>
        <w:t>, 141, 14–20.</w:t>
      </w:r>
    </w:p>
    <w:p w14:paraId="55EF44A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rFonts w:ascii="Times New Roman" w:cs="Times New Roman"/>
          <w:i/>
          <w:iCs/>
          <w:lang w:val="en-GB"/>
        </w:rPr>
        <w:t>J World Aquaculture Soc</w:t>
      </w:r>
      <w:r w:rsidRPr="00AA796E">
        <w:rPr>
          <w:rFonts w:ascii="Times New Roman" w:cs="Times New Roman"/>
          <w:lang w:val="en-GB"/>
        </w:rPr>
        <w:t>, 34, 379–386.</w:t>
      </w:r>
    </w:p>
    <w:p w14:paraId="5729A19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rFonts w:ascii="Times New Roman" w:cs="Times New Roman"/>
          <w:i/>
          <w:iCs/>
          <w:lang w:val="en-GB"/>
        </w:rPr>
        <w:t>J Fish Biology</w:t>
      </w:r>
      <w:r w:rsidRPr="00AA796E">
        <w:rPr>
          <w:rFonts w:ascii="Times New Roman" w:cs="Times New Roman"/>
          <w:lang w:val="en-GB"/>
        </w:rPr>
        <w:t>, 17, 695–705.</w:t>
      </w:r>
    </w:p>
    <w:p w14:paraId="732A1A4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AA796E">
        <w:rPr>
          <w:rFonts w:ascii="Times New Roman" w:cs="Times New Roman"/>
          <w:i/>
          <w:iCs/>
          <w:lang w:val="en-GB"/>
        </w:rPr>
        <w:t>Physiological Zoology</w:t>
      </w:r>
      <w:r w:rsidRPr="00AA796E">
        <w:rPr>
          <w:rFonts w:ascii="Times New Roman" w:cs="Times New Roman"/>
          <w:lang w:val="en-GB"/>
        </w:rPr>
        <w:t>, 63, 1181–1195.</w:t>
      </w:r>
    </w:p>
    <w:p w14:paraId="313E83D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Yamanaka, H., Takahara, T., Kohmatsu, Y. &amp; Yuma, M. (2013). Body size and temperature dependence of routine metabolic rate and critical oxygen concentration in larvae and juveniles of the round crucian carp </w:t>
      </w:r>
      <w:r w:rsidRPr="00AA796E">
        <w:rPr>
          <w:rFonts w:ascii="Times New Roman" w:cs="Times New Roman"/>
          <w:i/>
          <w:iCs/>
          <w:lang w:val="en-GB"/>
        </w:rPr>
        <w:t>Carassius auratus grandoculis</w:t>
      </w:r>
      <w:r w:rsidRPr="00AA796E">
        <w:rPr>
          <w:rFonts w:ascii="Times New Roman" w:cs="Times New Roman"/>
          <w:lang w:val="en-GB"/>
        </w:rPr>
        <w:t xml:space="preserve"> Temminck &amp; Schlegel 1846. </w:t>
      </w:r>
      <w:r w:rsidRPr="00AA796E">
        <w:rPr>
          <w:rFonts w:ascii="Times New Roman" w:cs="Times New Roman"/>
          <w:i/>
          <w:iCs/>
          <w:lang w:val="en-GB"/>
        </w:rPr>
        <w:t>J. Appl. Ichthyol.</w:t>
      </w:r>
      <w:r w:rsidRPr="00AA796E">
        <w:rPr>
          <w:rFonts w:ascii="Times New Roman" w:cs="Times New Roman"/>
          <w:lang w:val="en-GB"/>
        </w:rPr>
        <w:t>, 29, 891–895.</w:t>
      </w:r>
    </w:p>
    <w:p w14:paraId="465385A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Zhang, L., Zhao, Z.-G. &amp; Fan, Q.-X. (2017). Effects of water temperature and initial weight on growth, digestion and energy budget of yellow catfish </w:t>
      </w:r>
      <w:r w:rsidRPr="00AA796E">
        <w:rPr>
          <w:rFonts w:ascii="Times New Roman" w:cs="Times New Roman"/>
          <w:i/>
          <w:iCs/>
          <w:lang w:val="en-GB"/>
        </w:rPr>
        <w:t>Pelteobagrus fulvidraco</w:t>
      </w:r>
      <w:r w:rsidRPr="00AA796E">
        <w:rPr>
          <w:rFonts w:ascii="Times New Roman" w:cs="Times New Roman"/>
          <w:lang w:val="en-GB"/>
        </w:rPr>
        <w:t xml:space="preserve"> (Richardson, 1846). </w:t>
      </w:r>
      <w:r w:rsidRPr="00AA796E">
        <w:rPr>
          <w:rFonts w:ascii="Times New Roman" w:cs="Times New Roman"/>
          <w:i/>
          <w:iCs/>
          <w:lang w:val="en-GB"/>
        </w:rPr>
        <w:t>J Appl Ichthyol</w:t>
      </w:r>
      <w:r w:rsidRPr="00AA796E">
        <w:rPr>
          <w:rFonts w:ascii="Times New Roman" w:cs="Times New Roman"/>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5"/>
      <w:footerReference w:type="default" r:id="rId56"/>
      <w:headerReference w:type="first" r:id="rId5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226F7" w:rsidRPr="00D7608A" w:rsidRDefault="00F226F7">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0" w:author="Jan Ohlberger" w:date="2020-05-22T13:05:00Z" w:initials="Ca">
    <w:p w14:paraId="16E19E35" w14:textId="77777777" w:rsidR="00F226F7" w:rsidRPr="00AE4A5F" w:rsidRDefault="00F226F7"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1" w:author="Max Lindmark" w:date="2020-07-28T13:55:00Z" w:initials="ML">
    <w:p w14:paraId="687F13A5" w14:textId="77777777" w:rsidR="00F226F7" w:rsidRPr="00D53555" w:rsidRDefault="00F226F7"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3" w:author="Jan Ohlberger" w:date="2020-05-22T13:05:00Z" w:initials="Ca">
    <w:p w14:paraId="6E218A37" w14:textId="77777777" w:rsidR="00F226F7" w:rsidRPr="00AE4A5F" w:rsidRDefault="00F226F7"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4" w:author="Anna Gårdmark" w:date="2020-06-18T20:17:00Z" w:initials="AG">
    <w:p w14:paraId="17C041B1" w14:textId="77777777" w:rsidR="00F226F7" w:rsidRPr="00925CBB" w:rsidRDefault="00F226F7" w:rsidP="00D07E00">
      <w:pPr>
        <w:pStyle w:val="CommentText"/>
        <w:rPr>
          <w:lang w:val="en-GB"/>
        </w:rPr>
      </w:pPr>
      <w:r>
        <w:rPr>
          <w:rStyle w:val="CommentReference"/>
        </w:rPr>
        <w:annotationRef/>
      </w:r>
      <w:r w:rsidRPr="00925CBB">
        <w:rPr>
          <w:lang w:val="en-GB"/>
        </w:rPr>
        <w:t>think we can just skip this sentence</w:t>
      </w:r>
    </w:p>
  </w:comment>
  <w:comment w:id="15" w:author="Max Lindmark" w:date="2020-07-28T13:56:00Z" w:initials="ML">
    <w:p w14:paraId="45A4D162" w14:textId="77777777" w:rsidR="00F226F7" w:rsidRPr="00324F29" w:rsidRDefault="00F226F7"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F226F7" w:rsidRPr="00324F29" w:rsidRDefault="00F226F7" w:rsidP="00D07E00">
      <w:pPr>
        <w:pStyle w:val="CommentText"/>
        <w:rPr>
          <w:highlight w:val="green"/>
          <w:lang w:val="en-US"/>
        </w:rPr>
      </w:pPr>
    </w:p>
    <w:p w14:paraId="547D51FE" w14:textId="77777777" w:rsidR="00F226F7" w:rsidRPr="00324F29" w:rsidRDefault="00F226F7" w:rsidP="00D07E00">
      <w:pPr>
        <w:pStyle w:val="CommentText"/>
        <w:rPr>
          <w:highlight w:val="green"/>
          <w:lang w:val="en-US"/>
        </w:rPr>
      </w:pPr>
      <w:r w:rsidRPr="00324F29">
        <w:rPr>
          <w:highlight w:val="green"/>
          <w:lang w:val="en-US"/>
        </w:rPr>
        <w:t>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66BF56E3" w14:textId="77777777" w:rsidR="00F226F7" w:rsidRPr="00324F29" w:rsidRDefault="00F226F7" w:rsidP="00D07E00">
      <w:pPr>
        <w:pStyle w:val="CommentText"/>
        <w:rPr>
          <w:highlight w:val="green"/>
          <w:lang w:val="en-US"/>
        </w:rPr>
      </w:pPr>
    </w:p>
    <w:p w14:paraId="55752598" w14:textId="77777777" w:rsidR="00F226F7" w:rsidRPr="00DA33A5" w:rsidRDefault="00F226F7" w:rsidP="00D07E00">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19" w:author="Max Lindmark" w:date="2020-01-14T16:01:00Z" w:initials="ML">
    <w:p w14:paraId="12B3AD13" w14:textId="77777777" w:rsidR="00F226F7" w:rsidRPr="00A261CD" w:rsidRDefault="00F226F7"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20" w:author="Jan Ohlberger" w:date="2020-01-22T13:32:00Z" w:initials="Ca">
    <w:p w14:paraId="120374E4" w14:textId="77777777" w:rsidR="00F226F7" w:rsidRPr="0066495C" w:rsidRDefault="00F226F7" w:rsidP="00842559">
      <w:pPr>
        <w:pStyle w:val="CommentText"/>
        <w:rPr>
          <w:lang w:val="en-GB"/>
        </w:rPr>
      </w:pPr>
      <w:r>
        <w:rPr>
          <w:rStyle w:val="CommentReference"/>
        </w:rPr>
        <w:annotationRef/>
      </w:r>
      <w:r w:rsidRPr="0066495C">
        <w:rPr>
          <w:lang w:val="en-GB"/>
        </w:rPr>
        <w:t>A list of paper titles as text file - why would that be huge?</w:t>
      </w:r>
    </w:p>
  </w:comment>
  <w:comment w:id="21" w:author="Max Lindmark" w:date="2020-02-04T08:52:00Z" w:initials="ML">
    <w:p w14:paraId="0274A20B" w14:textId="7B53E1A1" w:rsidR="00F226F7" w:rsidRPr="00FD07A2" w:rsidRDefault="00F226F7">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22" w:author="Max Lindmark" w:date="2020-08-17T16:18:00Z" w:initials="ML">
    <w:p w14:paraId="5B54EF4E" w14:textId="3153F227" w:rsidR="00F226F7" w:rsidRPr="006B4DDA" w:rsidRDefault="00F226F7">
      <w:pPr>
        <w:pStyle w:val="CommentText"/>
        <w:rPr>
          <w:lang w:val="en-US"/>
        </w:rPr>
      </w:pPr>
      <w:r w:rsidRPr="006B4DDA">
        <w:rPr>
          <w:rStyle w:val="CommentReference"/>
          <w:highlight w:val="green"/>
        </w:rPr>
        <w:annotationRef/>
      </w:r>
      <w:r w:rsidRPr="006B4DDA">
        <w:rPr>
          <w:highlight w:val="green"/>
          <w:lang w:val="en-US"/>
        </w:rPr>
        <w:t>They are now in text-files on github</w:t>
      </w:r>
    </w:p>
  </w:comment>
  <w:comment w:id="30" w:author="Max Lindmark" w:date="2020-07-28T12:52:00Z" w:initials="ML">
    <w:p w14:paraId="7CD1CB3C" w14:textId="6A4503B7" w:rsidR="00F226F7" w:rsidRPr="008E634B" w:rsidRDefault="00F226F7">
      <w:pPr>
        <w:pStyle w:val="CommentText"/>
        <w:rPr>
          <w:lang w:val="en-US"/>
        </w:rPr>
      </w:pPr>
      <w:r w:rsidRPr="00C04C63">
        <w:rPr>
          <w:rStyle w:val="CommentReference"/>
          <w:highlight w:val="red"/>
        </w:rPr>
        <w:annotationRef/>
      </w:r>
      <w:r w:rsidRPr="00C04C63">
        <w:rPr>
          <w:highlight w:val="red"/>
          <w:lang w:val="en-US"/>
        </w:rPr>
        <w:t>Either give # of abstracts read or the # hits for all separate searches and say the sum will contain duplicates!</w:t>
      </w:r>
    </w:p>
  </w:comment>
  <w:comment w:id="33" w:author="Max Lindmark" w:date="2020-07-27T15:44:00Z" w:initials="ML">
    <w:p w14:paraId="205BFDE2" w14:textId="77777777" w:rsidR="00F226F7" w:rsidRPr="00C24576" w:rsidRDefault="00F226F7" w:rsidP="009B61D7">
      <w:pPr>
        <w:pStyle w:val="CommentText"/>
        <w:rPr>
          <w:lang w:val="en-US"/>
        </w:rPr>
      </w:pPr>
      <w:r w:rsidRPr="00F716C6">
        <w:rPr>
          <w:rStyle w:val="CommentReference"/>
          <w:highlight w:val="green"/>
          <w:lang w:val="en-US"/>
        </w:rPr>
        <w:t>See e-mail!</w:t>
      </w:r>
    </w:p>
  </w:comment>
  <w:comment w:id="35" w:author="Max Lindmark" w:date="2020-08-17T12:15:00Z" w:initials="ML">
    <w:p w14:paraId="15788999" w14:textId="0093E4FC" w:rsidR="00F226F7" w:rsidRPr="001C6078" w:rsidRDefault="00F226F7">
      <w:pPr>
        <w:pStyle w:val="CommentText"/>
        <w:rPr>
          <w:lang w:val="en-US"/>
        </w:rPr>
      </w:pPr>
      <w:r w:rsidRPr="001C6078">
        <w:rPr>
          <w:rStyle w:val="CommentReference"/>
          <w:highlight w:val="red"/>
        </w:rPr>
        <w:annotationRef/>
      </w:r>
      <w:r w:rsidRPr="001C6078">
        <w:rPr>
          <w:highlight w:val="red"/>
          <w:lang w:val="en-US"/>
        </w:rPr>
        <w:t>HOW DO I DEAL WITH THIS? SEE E_MAIL</w:t>
      </w:r>
    </w:p>
  </w:comment>
  <w:comment w:id="48" w:author="Anna Gårdmark" w:date="2020-06-27T14:38:00Z" w:initials="AG">
    <w:p w14:paraId="4BB85079" w14:textId="729DEE55" w:rsidR="00F226F7" w:rsidRPr="0032059B" w:rsidRDefault="00F226F7">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55" w:author="Anna Gårdmark" w:date="2020-06-27T14:40:00Z" w:initials="AG">
    <w:p w14:paraId="1232D05E" w14:textId="098DA3F2" w:rsidR="00F226F7" w:rsidRPr="0032059B" w:rsidRDefault="00F226F7">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56" w:author="Max Lindmark" w:date="2020-08-17T17:02:00Z" w:initials="ML">
    <w:p w14:paraId="34B431E9" w14:textId="6B968AE5" w:rsidR="00F226F7" w:rsidRPr="00B359C5" w:rsidRDefault="00F226F7">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60" w:author="Max Lindmark" w:date="2020-09-10T15:30:00Z" w:initials="ML">
    <w:p w14:paraId="59FBED48" w14:textId="677C630E" w:rsidR="00F226F7" w:rsidRPr="007C6CB0" w:rsidRDefault="00F226F7">
      <w:pPr>
        <w:pStyle w:val="CommentText"/>
        <w:rPr>
          <w:lang w:val="en-US"/>
        </w:rPr>
      </w:pPr>
      <w:r w:rsidRPr="003C2F3D">
        <w:rPr>
          <w:rStyle w:val="CommentReference"/>
          <w:highlight w:val="green"/>
        </w:rPr>
        <w:annotationRef/>
      </w:r>
      <w:r w:rsidRPr="003C2F3D">
        <w:rPr>
          <w:highlight w:val="green"/>
          <w:lang w:val="en-US"/>
        </w:rPr>
        <w:t>Yes it’s actually maximum mass because I never got the maturation-mass for these data (the growth data is plotted with maturation mass)</w:t>
      </w:r>
    </w:p>
  </w:comment>
  <w:comment w:id="61" w:author="Anna Gårdmark" w:date="2020-06-27T14:43:00Z" w:initials="AG">
    <w:p w14:paraId="1C55250C" w14:textId="244F9D0B" w:rsidR="00F226F7" w:rsidRPr="0032059B" w:rsidRDefault="00F226F7">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62" w:author="Max Lindmark" w:date="2020-08-17T17:08:00Z" w:initials="ML">
    <w:p w14:paraId="259D687F" w14:textId="4F523147" w:rsidR="00F226F7" w:rsidRDefault="00F226F7">
      <w:pPr>
        <w:pStyle w:val="CommentText"/>
        <w:rPr>
          <w:lang w:val="en-US"/>
        </w:rPr>
      </w:pPr>
      <w:r>
        <w:rPr>
          <w:rStyle w:val="CommentReference"/>
        </w:rPr>
        <w:annotationRef/>
      </w:r>
      <w:r w:rsidRPr="00930A15">
        <w:rPr>
          <w:lang w:val="en-US"/>
        </w:rPr>
        <w:t>See comment in e-mail</w:t>
      </w:r>
      <w:r>
        <w:rPr>
          <w:lang w:val="en-US"/>
        </w:rPr>
        <w:t>. (here’s an example of a plot with legend) (copy it and place in a separate doc to see the full pic)</w:t>
      </w:r>
    </w:p>
    <w:p w14:paraId="1EE9874E" w14:textId="77777777" w:rsidR="00F226F7" w:rsidRDefault="00F226F7">
      <w:pPr>
        <w:pStyle w:val="CommentText"/>
        <w:rPr>
          <w:lang w:val="en-US"/>
        </w:rPr>
      </w:pPr>
    </w:p>
    <w:p w14:paraId="7D475CE7" w14:textId="7FF88403" w:rsidR="00F226F7" w:rsidRPr="00930A15" w:rsidRDefault="00F226F7">
      <w:pPr>
        <w:pStyle w:val="CommentText"/>
        <w:rPr>
          <w:lang w:val="en-US"/>
        </w:rPr>
      </w:pPr>
      <w:r>
        <w:rPr>
          <w:noProof/>
          <w:lang w:val="en-GB"/>
        </w:rPr>
        <w:drawing>
          <wp:inline distT="0" distB="0" distL="0" distR="0" wp14:anchorId="7BED6EA2" wp14:editId="04DEB7FC">
            <wp:extent cx="5731510" cy="3623945"/>
            <wp:effectExtent l="0" t="0" r="0" b="0"/>
            <wp:docPr id="88" name="Picture 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64" w:author="Max Lindmark" w:date="2020-07-28T15:36:00Z" w:initials="ML">
    <w:p w14:paraId="3F4FD1A5" w14:textId="77777777" w:rsidR="00F226F7" w:rsidRPr="00363CAA" w:rsidRDefault="00F226F7" w:rsidP="004B2C85">
      <w:pPr>
        <w:pStyle w:val="CommentText"/>
        <w:rPr>
          <w:lang w:val="en-US"/>
        </w:rPr>
      </w:pPr>
      <w:r w:rsidRPr="004C3DB9">
        <w:rPr>
          <w:rStyle w:val="CommentReference"/>
          <w:highlight w:val="green"/>
        </w:rPr>
        <w:annotationRef/>
      </w:r>
      <w:r w:rsidRPr="004C3DB9">
        <w:rPr>
          <w:highlight w:val="green"/>
          <w:lang w:val="en-US"/>
        </w:rPr>
        <w:t xml:space="preserve">Thanks Anna for spotting this! In the table with priors I called this parameter sigma_subscript because I called all variances sigma with different subscripts in my code. But I called the group-varying variances tau here because </w:t>
      </w:r>
      <w:r>
        <w:rPr>
          <w:highlight w:val="green"/>
          <w:lang w:val="en-US"/>
        </w:rPr>
        <w:t xml:space="preserve">that’s what it was called in the example I followed… </w:t>
      </w:r>
      <w:r w:rsidRPr="004C3DB9">
        <w:rPr>
          <w:highlight w:val="green"/>
          <w:lang w:val="en-US"/>
        </w:rPr>
        <w:t>sorry</w:t>
      </w:r>
    </w:p>
  </w:comment>
  <w:comment w:id="65" w:author="Max Lindmark" w:date="2020-08-17T14:05:00Z" w:initials="ML">
    <w:p w14:paraId="742A7251" w14:textId="414FDCFD" w:rsidR="00F226F7" w:rsidRPr="007E7435" w:rsidRDefault="00F226F7" w:rsidP="004B2C85">
      <w:pPr>
        <w:pStyle w:val="CommentText"/>
        <w:rPr>
          <w:lang w:val="en-US"/>
        </w:rPr>
      </w:pPr>
      <w:r w:rsidRPr="001E543E">
        <w:rPr>
          <w:rStyle w:val="CommentReference"/>
          <w:highlight w:val="green"/>
        </w:rPr>
        <w:annotationRef/>
      </w:r>
      <w:r>
        <w:rPr>
          <w:highlight w:val="green"/>
          <w:lang w:val="en-US"/>
        </w:rPr>
        <w:t xml:space="preserve">Note I call this </w:t>
      </w:r>
      <w:r w:rsidRPr="001E543E">
        <w:rPr>
          <w:highlight w:val="green"/>
          <w:lang w:val="en-US"/>
        </w:rPr>
        <w:t>“global intercept” in the results… but this description is more “telling”</w:t>
      </w:r>
    </w:p>
  </w:comment>
  <w:comment w:id="66" w:author="Max Lindmark" w:date="2020-09-10T09:41:00Z" w:initials="ML">
    <w:p w14:paraId="6EA91861" w14:textId="77777777" w:rsidR="00F226F7" w:rsidRPr="004B34F5" w:rsidRDefault="00F226F7" w:rsidP="00F36284">
      <w:pPr>
        <w:pStyle w:val="CommentText"/>
        <w:rPr>
          <w:lang w:val="en-US"/>
        </w:rPr>
      </w:pPr>
      <w:r w:rsidRPr="00317ABB">
        <w:rPr>
          <w:rStyle w:val="CommentReference"/>
          <w:highlight w:val="green"/>
        </w:rPr>
        <w:annotationRef/>
      </w:r>
      <w:r w:rsidRPr="00317ABB">
        <w:rPr>
          <w:highlight w:val="green"/>
          <w:lang w:val="en-US"/>
        </w:rPr>
        <w:t>This used to be the model with the lowest WAIC, but I had forgot to set a seed for that model (so it changed a very small bit) + that I got new data from an author, so it actually switched now in favor of M1!</w:t>
      </w:r>
    </w:p>
  </w:comment>
  <w:comment w:id="67" w:author="Max Lindmark" w:date="2020-08-17T13:28:00Z" w:initials="ML">
    <w:p w14:paraId="68193E5E" w14:textId="77777777" w:rsidR="00F226F7" w:rsidRPr="00AC147D" w:rsidRDefault="00F226F7" w:rsidP="00F36284">
      <w:pPr>
        <w:pStyle w:val="CommentText"/>
        <w:rPr>
          <w:lang w:val="en-US"/>
        </w:rPr>
      </w:pPr>
      <w:r w:rsidRPr="00492B2C">
        <w:rPr>
          <w:rStyle w:val="CommentReference"/>
          <w:highlight w:val="green"/>
        </w:rPr>
        <w:annotationRef/>
      </w:r>
      <w:r w:rsidRPr="00AC147D">
        <w:rPr>
          <w:highlight w:val="green"/>
          <w:lang w:val="en-US"/>
        </w:rPr>
        <w:t>This table is new</w:t>
      </w:r>
    </w:p>
  </w:comment>
  <w:comment w:id="68" w:author="Max Lindmark" w:date="2020-08-17T13:28:00Z" w:initials="ML">
    <w:p w14:paraId="2B7A832D" w14:textId="77777777" w:rsidR="00F226F7" w:rsidRPr="00AC147D" w:rsidRDefault="00F226F7" w:rsidP="00F36284">
      <w:pPr>
        <w:pStyle w:val="CommentText"/>
        <w:rPr>
          <w:lang w:val="en-US"/>
        </w:rPr>
      </w:pPr>
      <w:r w:rsidRPr="0067327F">
        <w:rPr>
          <w:rStyle w:val="CommentReference"/>
          <w:highlight w:val="green"/>
        </w:rPr>
        <w:annotationRef/>
      </w:r>
      <w:r w:rsidRPr="00AC147D">
        <w:rPr>
          <w:highlight w:val="green"/>
          <w:lang w:val="en-US"/>
        </w:rPr>
        <w:t>This table is new</w:t>
      </w:r>
    </w:p>
  </w:comment>
  <w:comment w:id="69" w:author="Anna Gårdmark" w:date="2020-06-27T14:48:00Z" w:initials="AG">
    <w:p w14:paraId="7765A3D0" w14:textId="640FA3A7" w:rsidR="00F226F7" w:rsidRPr="00DD0E6E" w:rsidRDefault="00F226F7">
      <w:pPr>
        <w:pStyle w:val="CommentText"/>
        <w:rPr>
          <w:lang w:val="en-GB"/>
        </w:rPr>
      </w:pPr>
      <w:r>
        <w:rPr>
          <w:rStyle w:val="CommentReference"/>
        </w:rPr>
        <w:annotationRef/>
      </w:r>
      <w:r w:rsidRPr="00DD0E6E">
        <w:rPr>
          <w:lang w:val="en-GB"/>
        </w:rPr>
        <w:t>why isn’t this called mu_beta_3, in correspondance to the earlier two?</w:t>
      </w:r>
    </w:p>
  </w:comment>
  <w:comment w:id="70" w:author="Max Lindmark" w:date="2020-07-27T15:22:00Z" w:initials="ML">
    <w:p w14:paraId="694E320F" w14:textId="17431BEF" w:rsidR="00F226F7" w:rsidRPr="00355B79" w:rsidRDefault="00F226F7">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71" w:author="Max Lindmark" w:date="2020-09-10T15:36:00Z" w:initials="ML">
    <w:p w14:paraId="7F53D2EA" w14:textId="016DFF5C" w:rsidR="00F226F7" w:rsidRPr="00F12434" w:rsidRDefault="00F226F7">
      <w:pPr>
        <w:pStyle w:val="CommentText"/>
        <w:rPr>
          <w:lang w:val="en-US"/>
        </w:rPr>
      </w:pPr>
      <w:r w:rsidRPr="001F0A85">
        <w:rPr>
          <w:rStyle w:val="CommentReference"/>
          <w:highlight w:val="green"/>
        </w:rPr>
        <w:annotationRef/>
      </w:r>
      <w:r w:rsidRPr="001F0A85">
        <w:rPr>
          <w:highlight w:val="green"/>
          <w:lang w:val="en-US"/>
        </w:rPr>
        <w:t>But note now that since the model actually changed with the addition of author-data, so it now should be mu_b3</w:t>
      </w:r>
      <w:r w:rsidR="00543EFD" w:rsidRPr="001F0A85">
        <w:rPr>
          <w:highlight w:val="green"/>
          <w:lang w:val="en-US"/>
        </w:rPr>
        <w:t xml:space="preserve"> because the selected model has all variables random</w:t>
      </w:r>
    </w:p>
  </w:comment>
  <w:comment w:id="72" w:author="Max Lindmark" w:date="2020-07-30T10:03:00Z" w:initials="ML">
    <w:p w14:paraId="1A000414" w14:textId="26F0451E" w:rsidR="00F226F7" w:rsidRPr="006D4950" w:rsidRDefault="00F226F7">
      <w:pPr>
        <w:pStyle w:val="CommentText"/>
        <w:rPr>
          <w:lang w:val="en-US"/>
        </w:rPr>
      </w:pPr>
      <w:r>
        <w:rPr>
          <w:rStyle w:val="CommentReference"/>
        </w:rPr>
        <w:annotationRef/>
      </w:r>
      <w:r w:rsidRPr="006D4950">
        <w:rPr>
          <w:lang w:val="en-US"/>
        </w:rPr>
        <w:t>I added a legend and change the predic</w:t>
      </w:r>
      <w:r>
        <w:rPr>
          <w:lang w:val="en-US"/>
        </w:rPr>
        <w:t xml:space="preserve">tion sizes to match those used in the conceptual figure (also the predictions are now from the quadratic not cube model). </w:t>
      </w:r>
    </w:p>
  </w:comment>
  <w:comment w:id="93" w:author="Max Lindmark" w:date="2020-09-10T15:46:00Z" w:initials="ML">
    <w:p w14:paraId="3F3852A0" w14:textId="3C0AD1AB" w:rsidR="00F226F7" w:rsidRPr="00A65DD7" w:rsidRDefault="00F226F7">
      <w:pPr>
        <w:pStyle w:val="CommentText"/>
        <w:rPr>
          <w:lang w:val="en-US"/>
        </w:rPr>
      </w:pPr>
      <w:r w:rsidRPr="00540D59">
        <w:rPr>
          <w:rStyle w:val="CommentReference"/>
          <w:highlight w:val="green"/>
        </w:rPr>
        <w:annotationRef/>
      </w:r>
      <w:r w:rsidRPr="00540D59">
        <w:rPr>
          <w:highlight w:val="green"/>
          <w:lang w:val="en-US"/>
        </w:rPr>
        <w:t>I think it works as it is (especially with the changes to the figure text), but if you want to raise some of the points you had before let me know!</w:t>
      </w:r>
    </w:p>
  </w:comment>
  <w:comment w:id="91" w:author="Max Lindmark" w:date="2020-02-06T11:21:00Z" w:initials="ML">
    <w:p w14:paraId="5C821D70" w14:textId="77777777" w:rsidR="00F226F7" w:rsidRPr="00457D7E" w:rsidRDefault="00F226F7"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92" w:author="Anna Gårdmark" w:date="2020-06-27T14:55:00Z" w:initials="AG">
    <w:p w14:paraId="77539DF2" w14:textId="2799E4AC" w:rsidR="00F226F7" w:rsidRPr="00DD0E6E" w:rsidRDefault="00F226F7">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94" w:author="Max Lindmark" w:date="2020-02-06T11:21:00Z" w:initials="ML">
    <w:p w14:paraId="2EFB91CB" w14:textId="77777777" w:rsidR="00F226F7" w:rsidRPr="00457D7E" w:rsidRDefault="00F226F7"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95" w:author="Max Lindmark" w:date="2020-02-06T11:20:00Z" w:initials="ML">
    <w:p w14:paraId="32E1D3B5" w14:textId="77777777" w:rsidR="00F226F7" w:rsidRPr="00457D7E" w:rsidRDefault="00F226F7"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F226F7" w:rsidRPr="00457D7E" w:rsidRDefault="00F226F7" w:rsidP="009E754E">
      <w:pPr>
        <w:pStyle w:val="CommentText"/>
        <w:rPr>
          <w:b/>
          <w:bCs/>
          <w:lang w:val="en-GB"/>
        </w:rPr>
      </w:pPr>
    </w:p>
    <w:p w14:paraId="00671C63" w14:textId="77777777" w:rsidR="00F226F7" w:rsidRPr="00457D7E" w:rsidRDefault="00F226F7" w:rsidP="009E754E">
      <w:pPr>
        <w:pStyle w:val="CommentText"/>
        <w:rPr>
          <w:b/>
          <w:bCs/>
          <w:lang w:val="en-GB"/>
        </w:rPr>
      </w:pPr>
      <w:r w:rsidRPr="00457D7E">
        <w:rPr>
          <w:b/>
          <w:bCs/>
          <w:lang w:val="en-GB"/>
        </w:rPr>
        <w:t>Would make this a much cleaner and easier to interpret figure</w:t>
      </w:r>
    </w:p>
    <w:p w14:paraId="0EB8B12C" w14:textId="77777777" w:rsidR="00F226F7" w:rsidRPr="00457D7E" w:rsidRDefault="00F226F7" w:rsidP="009E754E">
      <w:pPr>
        <w:pStyle w:val="CommentText"/>
        <w:rPr>
          <w:b/>
          <w:bCs/>
          <w:lang w:val="en-GB"/>
        </w:rPr>
      </w:pPr>
    </w:p>
  </w:comment>
  <w:comment w:id="98" w:author="Max Lindmark" w:date="2020-09-10T15:48:00Z" w:initials="ML">
    <w:p w14:paraId="2220BDD8" w14:textId="77777777" w:rsidR="00F226F7" w:rsidRPr="00E025BB" w:rsidRDefault="00F226F7">
      <w:pPr>
        <w:pStyle w:val="CommentText"/>
        <w:rPr>
          <w:highlight w:val="green"/>
          <w:lang w:val="en-US"/>
        </w:rPr>
      </w:pPr>
      <w:r w:rsidRPr="00E025BB">
        <w:rPr>
          <w:rStyle w:val="CommentReference"/>
          <w:highlight w:val="green"/>
        </w:rPr>
        <w:annotationRef/>
      </w:r>
      <w:r w:rsidRPr="00E025BB">
        <w:rPr>
          <w:highlight w:val="green"/>
          <w:lang w:val="en-US"/>
        </w:rPr>
        <w:t>In theory… I could change all the names of all parameters…. If we really think that’s necessary</w:t>
      </w:r>
    </w:p>
    <w:p w14:paraId="27EE8996" w14:textId="77777777" w:rsidR="00F226F7" w:rsidRPr="00E025BB" w:rsidRDefault="00F226F7">
      <w:pPr>
        <w:pStyle w:val="CommentText"/>
        <w:rPr>
          <w:highlight w:val="green"/>
          <w:lang w:val="en-US"/>
        </w:rPr>
      </w:pPr>
    </w:p>
    <w:p w14:paraId="1FB3CD6A" w14:textId="45BB7F59" w:rsidR="00F226F7" w:rsidRPr="00962F9F" w:rsidRDefault="00F226F7">
      <w:pPr>
        <w:pStyle w:val="CommentText"/>
        <w:rPr>
          <w:lang w:val="en-US"/>
        </w:rPr>
      </w:pPr>
      <w:r w:rsidRPr="00E025BB">
        <w:rPr>
          <w:highlight w:val="green"/>
          <w:lang w:val="en-US"/>
        </w:rPr>
        <w:t>e.g. int</w:t>
      </w:r>
      <w:r w:rsidRPr="00266E09">
        <w:rPr>
          <w:highlight w:val="green"/>
          <w:lang w:val="en-US"/>
        </w:rPr>
        <w:t>ercept[cod], mass_coef[cod]… But I have so many models and figures</w:t>
      </w:r>
    </w:p>
  </w:comment>
  <w:comment w:id="99" w:author="Max Lindmark" w:date="2020-09-10T15:50:00Z" w:initials="ML">
    <w:p w14:paraId="4FC66105" w14:textId="474DB7C7" w:rsidR="00F226F7" w:rsidRPr="00072939" w:rsidRDefault="00F226F7">
      <w:pPr>
        <w:pStyle w:val="CommentText"/>
        <w:rPr>
          <w:lang w:val="en-US"/>
        </w:rPr>
      </w:pPr>
      <w:r w:rsidRPr="00016D79">
        <w:rPr>
          <w:rStyle w:val="CommentReference"/>
          <w:highlight w:val="green"/>
        </w:rPr>
        <w:annotationRef/>
      </w:r>
      <w:r w:rsidRPr="00016D79">
        <w:rPr>
          <w:highlight w:val="green"/>
          <w:lang w:val="en-US"/>
        </w:rPr>
        <w:t>This figure is new!</w:t>
      </w:r>
    </w:p>
  </w:comment>
  <w:comment w:id="100" w:author="Max Lindmark" w:date="2020-09-10T15:57:00Z" w:initials="ML">
    <w:p w14:paraId="39008C2C" w14:textId="77777777" w:rsidR="00F226F7" w:rsidRDefault="00F226F7">
      <w:pPr>
        <w:pStyle w:val="CommentText"/>
        <w:rPr>
          <w:lang w:val="en-US"/>
        </w:rPr>
      </w:pPr>
      <w:r>
        <w:rPr>
          <w:rStyle w:val="CommentReference"/>
        </w:rPr>
        <w:annotationRef/>
      </w:r>
      <w:r w:rsidRPr="00A22F57">
        <w:rPr>
          <w:lang w:val="en-US"/>
        </w:rPr>
        <w:t>This is what the QQ</w:t>
      </w:r>
      <w:r>
        <w:rPr>
          <w:lang w:val="en-US"/>
        </w:rPr>
        <w:t xml:space="preserve">-plot looked like: </w:t>
      </w:r>
    </w:p>
    <w:p w14:paraId="6E3FE6AE" w14:textId="77777777" w:rsidR="00F226F7" w:rsidRDefault="00F226F7">
      <w:pPr>
        <w:pStyle w:val="CommentText"/>
        <w:rPr>
          <w:lang w:val="en-US"/>
        </w:rPr>
      </w:pPr>
    </w:p>
    <w:p w14:paraId="7DA565BD" w14:textId="77777777" w:rsidR="00F226F7" w:rsidRDefault="00F226F7">
      <w:pPr>
        <w:pStyle w:val="CommentText"/>
        <w:rPr>
          <w:lang w:val="en-US"/>
        </w:rPr>
      </w:pPr>
      <w:r>
        <w:rPr>
          <w:noProof/>
          <w:lang w:val="en-GB"/>
        </w:rPr>
        <w:drawing>
          <wp:inline distT="0" distB="0" distL="0" distR="0" wp14:anchorId="187F7AD9" wp14:editId="24CAE98B">
            <wp:extent cx="2048954" cy="2298700"/>
            <wp:effectExtent l="0" t="0" r="0" b="0"/>
            <wp:docPr id="89" name="Picture 8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F226F7" w:rsidRDefault="00F226F7">
      <w:pPr>
        <w:pStyle w:val="CommentText"/>
        <w:rPr>
          <w:lang w:val="en-US"/>
        </w:rPr>
      </w:pPr>
    </w:p>
    <w:p w14:paraId="781417A2" w14:textId="35BA4085" w:rsidR="00F226F7" w:rsidRPr="00A22F57" w:rsidRDefault="00F226F7">
      <w:pPr>
        <w:pStyle w:val="CommentText"/>
        <w:rPr>
          <w:lang w:val="en-US"/>
        </w:rPr>
      </w:pPr>
      <w:r>
        <w:rPr>
          <w:lang w:val="en-US"/>
        </w:rPr>
        <w:t>Assuming a student model did not improve the looks</w:t>
      </w:r>
    </w:p>
  </w:comment>
  <w:comment w:id="117" w:author="Max Lindmark" w:date="2020-09-10T16:11:00Z" w:initials="ML">
    <w:p w14:paraId="6236C2D8" w14:textId="29A504CB" w:rsidR="00F226F7" w:rsidRPr="00B05A8F" w:rsidRDefault="00F226F7">
      <w:pPr>
        <w:pStyle w:val="CommentText"/>
        <w:rPr>
          <w:lang w:val="sv-SE"/>
        </w:rPr>
      </w:pPr>
      <w:r w:rsidRPr="00B05A8F">
        <w:rPr>
          <w:rStyle w:val="CommentReference"/>
          <w:highlight w:val="green"/>
        </w:rPr>
        <w:annotationRef/>
      </w:r>
      <w:r w:rsidRPr="00B05A8F">
        <w:rPr>
          <w:highlight w:val="green"/>
          <w:lang w:val="sv-SE"/>
        </w:rPr>
        <w:t>This figure is new!</w:t>
      </w:r>
    </w:p>
  </w:comment>
  <w:comment w:id="118" w:author="Max Lindmark" w:date="2020-09-10T15:57:00Z" w:initials="ML">
    <w:p w14:paraId="54874CD7" w14:textId="77777777" w:rsidR="00F226F7" w:rsidRDefault="00F226F7" w:rsidP="00D55E71">
      <w:pPr>
        <w:pStyle w:val="CommentText"/>
        <w:rPr>
          <w:lang w:val="en-US"/>
        </w:rPr>
      </w:pPr>
      <w:r>
        <w:rPr>
          <w:rStyle w:val="CommentReference"/>
        </w:rPr>
        <w:annotationRef/>
      </w:r>
      <w:r w:rsidRPr="00A22F57">
        <w:rPr>
          <w:lang w:val="en-US"/>
        </w:rPr>
        <w:t>This is what the QQ</w:t>
      </w:r>
      <w:r>
        <w:rPr>
          <w:lang w:val="en-US"/>
        </w:rPr>
        <w:t xml:space="preserve">-plot looked like: </w:t>
      </w:r>
    </w:p>
    <w:p w14:paraId="659BB8A8" w14:textId="77777777" w:rsidR="00F226F7" w:rsidRDefault="00F226F7" w:rsidP="00D55E71">
      <w:pPr>
        <w:pStyle w:val="CommentText"/>
        <w:rPr>
          <w:lang w:val="en-US"/>
        </w:rPr>
      </w:pPr>
    </w:p>
    <w:p w14:paraId="2207FC18" w14:textId="60C209A8" w:rsidR="00F226F7" w:rsidRDefault="00F226F7" w:rsidP="00D55E71">
      <w:pPr>
        <w:pStyle w:val="CommentText"/>
        <w:rPr>
          <w:lang w:val="en-US"/>
        </w:rPr>
      </w:pPr>
      <w:r>
        <w:rPr>
          <w:noProof/>
          <w:lang w:val="en-GB"/>
        </w:rPr>
        <w:drawing>
          <wp:inline distT="0" distB="0" distL="0" distR="0" wp14:anchorId="0EF9595C" wp14:editId="3AAD3610">
            <wp:extent cx="1478452" cy="1689735"/>
            <wp:effectExtent l="0" t="0" r="0" b="0"/>
            <wp:docPr id="90" name="Picture 9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F226F7" w:rsidRDefault="00F226F7" w:rsidP="00D55E71">
      <w:pPr>
        <w:pStyle w:val="CommentText"/>
        <w:rPr>
          <w:lang w:val="en-US"/>
        </w:rPr>
      </w:pPr>
    </w:p>
    <w:p w14:paraId="00337E54" w14:textId="77777777" w:rsidR="00F226F7" w:rsidRPr="00A22F57" w:rsidRDefault="00F226F7" w:rsidP="00D55E71">
      <w:pPr>
        <w:pStyle w:val="CommentText"/>
        <w:rPr>
          <w:lang w:val="en-US"/>
        </w:rPr>
      </w:pPr>
      <w:r>
        <w:rPr>
          <w:lang w:val="en-US"/>
        </w:rPr>
        <w:t>Assuming a student model did not improve the looks</w:t>
      </w:r>
    </w:p>
  </w:comment>
  <w:comment w:id="133" w:author="Max Lindmark" w:date="2020-07-30T08:56:00Z" w:initials="ML">
    <w:p w14:paraId="700667F5" w14:textId="19EAE43F" w:rsidR="00F226F7" w:rsidRPr="00C839E7" w:rsidRDefault="00F226F7">
      <w:pPr>
        <w:pStyle w:val="CommentText"/>
        <w:rPr>
          <w:lang w:val="en-US"/>
        </w:rPr>
      </w:pPr>
      <w:r w:rsidRPr="005E67E4">
        <w:rPr>
          <w:rStyle w:val="CommentReference"/>
          <w:highlight w:val="green"/>
        </w:rPr>
        <w:annotationRef/>
      </w:r>
      <w:r w:rsidRPr="005E67E4">
        <w:rPr>
          <w:highlight w:val="green"/>
          <w:lang w:val="en-US"/>
        </w:rPr>
        <w:t xml:space="preserve">Must have forgotten to add model validation </w:t>
      </w:r>
      <w:r w:rsidR="004166B2" w:rsidRPr="005E67E4">
        <w:rPr>
          <w:highlight w:val="green"/>
          <w:lang w:val="en-US"/>
        </w:rPr>
        <w:t>to the polynomial model befor</w:t>
      </w:r>
      <w:r w:rsidR="005E67E4" w:rsidRPr="005E67E4">
        <w:rPr>
          <w:highlight w:val="green"/>
          <w:lang w:val="en-US"/>
        </w:rPr>
        <w:t>e so these are all new</w:t>
      </w:r>
    </w:p>
  </w:comment>
  <w:comment w:id="139" w:author="Max Lindmark" w:date="2020-09-10T16:08:00Z" w:initials="ML">
    <w:p w14:paraId="7D3A6755" w14:textId="50FD1615" w:rsidR="00F226F7" w:rsidRPr="000D70FF" w:rsidRDefault="00F226F7">
      <w:pPr>
        <w:pStyle w:val="CommentText"/>
        <w:rPr>
          <w:lang w:val="en-US"/>
        </w:rPr>
      </w:pPr>
      <w:r w:rsidRPr="00894F89">
        <w:rPr>
          <w:rStyle w:val="CommentReference"/>
          <w:highlight w:val="green"/>
        </w:rPr>
        <w:annotationRef/>
      </w:r>
      <w:r w:rsidRPr="000D70FF">
        <w:rPr>
          <w:highlight w:val="green"/>
          <w:lang w:val="en-US"/>
        </w:rPr>
        <w:t>This figure is new!</w:t>
      </w:r>
    </w:p>
  </w:comment>
  <w:comment w:id="140" w:author="Max Lindmark" w:date="2020-09-10T15:57:00Z" w:initials="ML">
    <w:p w14:paraId="26401757" w14:textId="142AB5E0" w:rsidR="00F226F7" w:rsidRDefault="00F226F7" w:rsidP="00894F89">
      <w:pPr>
        <w:pStyle w:val="CommentText"/>
        <w:rPr>
          <w:lang w:val="en-US"/>
        </w:rPr>
      </w:pPr>
      <w:r>
        <w:rPr>
          <w:rStyle w:val="CommentReference"/>
        </w:rPr>
        <w:annotationRef/>
      </w:r>
      <w:r w:rsidRPr="00A22F57">
        <w:rPr>
          <w:lang w:val="en-US"/>
        </w:rPr>
        <w:t>This is what the</w:t>
      </w:r>
      <w:r>
        <w:rPr>
          <w:lang w:val="en-US"/>
        </w:rPr>
        <w:t xml:space="preserve"> resid and</w:t>
      </w:r>
      <w:r w:rsidRPr="00A22F57">
        <w:rPr>
          <w:lang w:val="en-US"/>
        </w:rPr>
        <w:t xml:space="preserve"> QQ</w:t>
      </w:r>
      <w:r>
        <w:rPr>
          <w:lang w:val="en-US"/>
        </w:rPr>
        <w:t xml:space="preserve">-plot looked like WITHOUT a model on sigma: </w:t>
      </w:r>
    </w:p>
    <w:p w14:paraId="459015A9" w14:textId="7923C3A3" w:rsidR="00F226F7" w:rsidRDefault="00F226F7" w:rsidP="00894F89">
      <w:pPr>
        <w:pStyle w:val="CommentText"/>
        <w:rPr>
          <w:lang w:val="en-US"/>
        </w:rPr>
      </w:pPr>
    </w:p>
    <w:p w14:paraId="6C154E88" w14:textId="7E1E0998" w:rsidR="00F226F7" w:rsidRDefault="00F226F7" w:rsidP="00894F89">
      <w:pPr>
        <w:pStyle w:val="CommentText"/>
        <w:rPr>
          <w:lang w:val="en-US"/>
        </w:rPr>
      </w:pPr>
      <w:r>
        <w:rPr>
          <w:noProof/>
        </w:rPr>
        <w:drawing>
          <wp:inline distT="0" distB="0" distL="0" distR="0" wp14:anchorId="3006DAF1" wp14:editId="5AF82E88">
            <wp:extent cx="1946226" cy="1225685"/>
            <wp:effectExtent l="0" t="0" r="0" b="0"/>
            <wp:docPr id="91" name="Picture 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F226F7" w:rsidRDefault="00F226F7" w:rsidP="00894F89">
      <w:pPr>
        <w:pStyle w:val="CommentText"/>
        <w:rPr>
          <w:lang w:val="en-US"/>
        </w:rPr>
      </w:pPr>
    </w:p>
    <w:p w14:paraId="227690F8" w14:textId="7261352E" w:rsidR="00F226F7" w:rsidRDefault="00F226F7" w:rsidP="00894F89">
      <w:pPr>
        <w:pStyle w:val="CommentText"/>
        <w:rPr>
          <w:lang w:val="en-US"/>
        </w:rPr>
      </w:pPr>
      <w:r>
        <w:rPr>
          <w:lang w:val="en-US"/>
        </w:rPr>
        <w:t>Including a model on sigma improved the residuals a lot!</w:t>
      </w:r>
    </w:p>
    <w:p w14:paraId="4BEA5DF8" w14:textId="77777777" w:rsidR="00F226F7" w:rsidRDefault="00F226F7" w:rsidP="00894F89">
      <w:pPr>
        <w:pStyle w:val="CommentText"/>
        <w:rPr>
          <w:lang w:val="en-US"/>
        </w:rPr>
      </w:pPr>
    </w:p>
    <w:p w14:paraId="03CC244C" w14:textId="05A7866C" w:rsidR="00F226F7" w:rsidRDefault="00F226F7" w:rsidP="00894F89">
      <w:pPr>
        <w:pStyle w:val="CommentText"/>
        <w:rPr>
          <w:lang w:val="en-US"/>
        </w:rPr>
      </w:pPr>
      <w:r>
        <w:rPr>
          <w:noProof/>
          <w:lang w:val="en-GB"/>
        </w:rPr>
        <w:drawing>
          <wp:inline distT="0" distB="0" distL="0" distR="0" wp14:anchorId="171C0986" wp14:editId="4EBE2D34">
            <wp:extent cx="2384560" cy="1371991"/>
            <wp:effectExtent l="0" t="0" r="3175" b="0"/>
            <wp:docPr id="92" name="Picture 9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F226F7" w:rsidRDefault="00F226F7" w:rsidP="00894F89">
      <w:pPr>
        <w:pStyle w:val="CommentText"/>
        <w:rPr>
          <w:lang w:val="en-US"/>
        </w:rPr>
      </w:pPr>
    </w:p>
    <w:p w14:paraId="03AAB974" w14:textId="77777777" w:rsidR="00F226F7" w:rsidRDefault="00F226F7" w:rsidP="00894F89">
      <w:pPr>
        <w:pStyle w:val="CommentText"/>
        <w:rPr>
          <w:lang w:val="en-US"/>
        </w:rPr>
      </w:pPr>
    </w:p>
    <w:p w14:paraId="49993A38" w14:textId="610E917E" w:rsidR="00F226F7" w:rsidRDefault="00F226F7" w:rsidP="00894F89">
      <w:pPr>
        <w:pStyle w:val="CommentText"/>
        <w:rPr>
          <w:lang w:val="en-US"/>
        </w:rPr>
      </w:pPr>
    </w:p>
    <w:p w14:paraId="4AE02D10" w14:textId="77777777" w:rsidR="00F226F7" w:rsidRPr="00A22F57" w:rsidRDefault="00F226F7" w:rsidP="00894F89">
      <w:pPr>
        <w:pStyle w:val="CommentText"/>
        <w:rPr>
          <w:lang w:val="en-US"/>
        </w:rPr>
      </w:pPr>
      <w:r>
        <w:rPr>
          <w:lang w:val="en-US"/>
        </w:rPr>
        <w:t>Assuming a student model did not improve the looks</w:t>
      </w:r>
    </w:p>
  </w:comment>
  <w:comment w:id="151" w:author="Max Lindmark" w:date="2020-09-10T16:24:00Z" w:initials="ML">
    <w:p w14:paraId="1134E808" w14:textId="1BDA2C07" w:rsidR="00F226F7" w:rsidRPr="000623CD" w:rsidRDefault="00F226F7">
      <w:pPr>
        <w:pStyle w:val="CommentText"/>
        <w:rPr>
          <w:lang w:val="en-US"/>
        </w:rPr>
      </w:pPr>
      <w:r w:rsidRPr="009E5C10">
        <w:rPr>
          <w:rStyle w:val="CommentReference"/>
          <w:highlight w:val="green"/>
        </w:rPr>
        <w:annotationRef/>
      </w:r>
      <w:r w:rsidRPr="00E87572">
        <w:rPr>
          <w:highlight w:val="green"/>
          <w:lang w:val="en-US"/>
        </w:rPr>
        <w:t>This figure is new!</w:t>
      </w:r>
    </w:p>
  </w:comment>
  <w:comment w:id="152" w:author="Max Lindmark" w:date="2020-09-10T15:57:00Z" w:initials="ML">
    <w:p w14:paraId="26A9BC51" w14:textId="49B65C2F" w:rsidR="00F226F7" w:rsidRDefault="00F226F7" w:rsidP="00E87572">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58AA32C9" w14:textId="51304308" w:rsidR="00F226F7" w:rsidRDefault="00F226F7" w:rsidP="00E87572">
      <w:pPr>
        <w:pStyle w:val="CommentText"/>
        <w:rPr>
          <w:lang w:val="en-US"/>
        </w:rPr>
      </w:pPr>
    </w:p>
    <w:p w14:paraId="3C2B46CB" w14:textId="6EBCE57B" w:rsidR="00F226F7" w:rsidRDefault="00F226F7" w:rsidP="00E87572">
      <w:pPr>
        <w:pStyle w:val="CommentText"/>
        <w:rPr>
          <w:lang w:val="en-US"/>
        </w:rPr>
      </w:pPr>
      <w:r>
        <w:rPr>
          <w:noProof/>
          <w:lang w:val="en-GB"/>
        </w:rPr>
        <w:drawing>
          <wp:inline distT="0" distB="0" distL="0" distR="0" wp14:anchorId="5FBC9120" wp14:editId="42F9024A">
            <wp:extent cx="1556128" cy="1786890"/>
            <wp:effectExtent l="0" t="0" r="6350" b="3810"/>
            <wp:docPr id="93" name="Picture 9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F226F7" w:rsidRDefault="00F226F7" w:rsidP="00E87572">
      <w:pPr>
        <w:pStyle w:val="CommentText"/>
        <w:rPr>
          <w:lang w:val="en-US"/>
        </w:rPr>
      </w:pPr>
    </w:p>
    <w:p w14:paraId="6347C09F" w14:textId="77777777" w:rsidR="00F226F7" w:rsidRPr="00A22F57" w:rsidRDefault="00F226F7" w:rsidP="00E87572">
      <w:pPr>
        <w:pStyle w:val="CommentText"/>
        <w:rPr>
          <w:lang w:val="en-US"/>
        </w:rPr>
      </w:pPr>
      <w:r>
        <w:rPr>
          <w:lang w:val="en-US"/>
        </w:rPr>
        <w:t>Assuming a student model did not improve the looks</w:t>
      </w:r>
    </w:p>
  </w:comment>
  <w:comment w:id="171" w:author="Max Lindmark" w:date="2020-09-10T16:49:00Z" w:initials="ML">
    <w:p w14:paraId="2F298C71" w14:textId="5FFDA626" w:rsidR="00F226F7" w:rsidRPr="002B5AC3" w:rsidRDefault="00F226F7">
      <w:pPr>
        <w:pStyle w:val="CommentText"/>
        <w:rPr>
          <w:lang w:val="en-US"/>
        </w:rPr>
      </w:pPr>
      <w:r w:rsidRPr="00EB2E9E">
        <w:rPr>
          <w:rStyle w:val="CommentReference"/>
          <w:highlight w:val="green"/>
        </w:rPr>
        <w:annotationRef/>
      </w:r>
      <w:r w:rsidRPr="002B5AC3">
        <w:rPr>
          <w:highlight w:val="green"/>
          <w:lang w:val="en-US"/>
        </w:rPr>
        <w:t>This figure is new!</w:t>
      </w:r>
    </w:p>
  </w:comment>
  <w:comment w:id="172" w:author="Max Lindmark" w:date="2020-09-10T15:57:00Z" w:initials="ML">
    <w:p w14:paraId="0D6F2632" w14:textId="77777777" w:rsidR="00F226F7" w:rsidRDefault="00F226F7" w:rsidP="00C31E39">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7C18F479" w14:textId="77777777" w:rsidR="00F226F7" w:rsidRDefault="00F226F7" w:rsidP="00C31E39">
      <w:pPr>
        <w:pStyle w:val="CommentText"/>
        <w:rPr>
          <w:lang w:val="en-US"/>
        </w:rPr>
      </w:pPr>
    </w:p>
    <w:p w14:paraId="6467BB85" w14:textId="0254DD4C" w:rsidR="00F226F7" w:rsidRDefault="00F226F7" w:rsidP="00C31E39">
      <w:pPr>
        <w:pStyle w:val="CommentText"/>
        <w:rPr>
          <w:lang w:val="en-US"/>
        </w:rPr>
      </w:pPr>
      <w:r>
        <w:rPr>
          <w:noProof/>
          <w:lang w:val="en-GB"/>
        </w:rPr>
        <w:drawing>
          <wp:inline distT="0" distB="0" distL="0" distR="0" wp14:anchorId="0CBA5B85" wp14:editId="711FEDCB">
            <wp:extent cx="1984442" cy="2292783"/>
            <wp:effectExtent l="0" t="0" r="0" b="635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F226F7" w:rsidRDefault="00F226F7" w:rsidP="00C31E39">
      <w:pPr>
        <w:pStyle w:val="CommentText"/>
        <w:rPr>
          <w:lang w:val="en-US"/>
        </w:rPr>
      </w:pPr>
    </w:p>
    <w:p w14:paraId="43268B76" w14:textId="77777777" w:rsidR="00F226F7" w:rsidRPr="00A22F57" w:rsidRDefault="00F226F7" w:rsidP="00C31E39">
      <w:pPr>
        <w:pStyle w:val="CommentText"/>
        <w:rPr>
          <w:lang w:val="en-US"/>
        </w:rPr>
      </w:pPr>
      <w:r>
        <w:rPr>
          <w:lang w:val="en-US"/>
        </w:rP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7CD1CB3C" w15:done="0"/>
  <w15:commentEx w15:paraId="205BFDE2" w15:done="0"/>
  <w15:commentEx w15:paraId="15788999" w15:done="0"/>
  <w15:commentEx w15:paraId="4BB85079" w15:done="0"/>
  <w15:commentEx w15:paraId="1232D05E" w15:done="0"/>
  <w15:commentEx w15:paraId="34B431E9"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3F3852A0" w15:done="0"/>
  <w15:commentEx w15:paraId="5C821D70" w15:done="0"/>
  <w15:commentEx w15:paraId="77539DF2" w15:paraIdParent="5C821D70" w15:done="0"/>
  <w15:commentEx w15:paraId="2EFB91CB" w15:done="0"/>
  <w15:commentEx w15:paraId="0EB8B12C" w15:done="0"/>
  <w15:commentEx w15:paraId="1FB3CD6A" w15:done="0"/>
  <w15:commentEx w15:paraId="4FC66105" w15:done="0"/>
  <w15:commentEx w15:paraId="781417A2" w15:done="0"/>
  <w15:commentEx w15:paraId="6236C2D8" w15:done="0"/>
  <w15:commentEx w15:paraId="00337E54" w15:done="0"/>
  <w15:commentEx w15:paraId="700667F5"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A9DFD" w16cex:dateUtc="2020-07-28T10:52:00Z"/>
  <w16cex:commentExtensible w16cex:durableId="22C974F4" w16cex:dateUtc="2020-07-27T13:44:00Z"/>
  <w16cex:commentExtensible w16cex:durableId="22E4F376" w16cex:dateUtc="2020-08-17T10:15: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7CD1CB3C" w16cid:durableId="22CA9DFD"/>
  <w16cid:commentId w16cid:paraId="205BFDE2" w16cid:durableId="22C974F4"/>
  <w16cid:commentId w16cid:paraId="15788999" w16cid:durableId="22E4F376"/>
  <w16cid:commentId w16cid:paraId="4BB85079" w16cid:durableId="22C96F00"/>
  <w16cid:commentId w16cid:paraId="1232D05E" w16cid:durableId="22C96F03"/>
  <w16cid:commentId w16cid:paraId="34B431E9" w16cid:durableId="22E536A8"/>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FB3CD6A" w16cid:durableId="2304C95A"/>
  <w16cid:commentId w16cid:paraId="4FC66105" w16cid:durableId="2304C9CD"/>
  <w16cid:commentId w16cid:paraId="781417A2" w16cid:durableId="2304CB76"/>
  <w16cid:commentId w16cid:paraId="6236C2D8" w16cid:durableId="2304CEA3"/>
  <w16cid:commentId w16cid:paraId="00337E54" w16cid:durableId="2304CCC5"/>
  <w16cid:commentId w16cid:paraId="700667F5" w16cid:durableId="22CD09D5"/>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05EEB7" w14:textId="77777777" w:rsidR="00EA3F23" w:rsidRDefault="00EA3F23" w:rsidP="00B65B3A">
      <w:r>
        <w:separator/>
      </w:r>
    </w:p>
    <w:p w14:paraId="79A3B86C" w14:textId="77777777" w:rsidR="00EA3F23" w:rsidRDefault="00EA3F23"/>
  </w:endnote>
  <w:endnote w:type="continuationSeparator" w:id="0">
    <w:p w14:paraId="6E4C7117" w14:textId="77777777" w:rsidR="00EA3F23" w:rsidRDefault="00EA3F23" w:rsidP="00B65B3A">
      <w:r>
        <w:continuationSeparator/>
      </w:r>
    </w:p>
    <w:p w14:paraId="059B6E67" w14:textId="77777777" w:rsidR="00EA3F23" w:rsidRDefault="00EA3F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F226F7" w:rsidRDefault="00F226F7">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F226F7" w:rsidRDefault="00F22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FBFB2" w14:textId="77777777" w:rsidR="00EA3F23" w:rsidRDefault="00EA3F23" w:rsidP="00B65B3A">
      <w:r>
        <w:separator/>
      </w:r>
    </w:p>
  </w:footnote>
  <w:footnote w:type="continuationSeparator" w:id="0">
    <w:p w14:paraId="3F09CFBB" w14:textId="77777777" w:rsidR="00EA3F23" w:rsidRDefault="00EA3F2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26F7" w:rsidRDefault="00F226F7" w:rsidP="00B65B3A">
    <w:pPr>
      <w:pStyle w:val="Header"/>
      <w:spacing w:before="240" w:after="276"/>
    </w:pPr>
  </w:p>
  <w:p w14:paraId="2835C4F5" w14:textId="77777777" w:rsidR="00F226F7" w:rsidRDefault="00F226F7" w:rsidP="00B65B3A">
    <w:pPr>
      <w:spacing w:after="276"/>
    </w:pPr>
  </w:p>
  <w:p w14:paraId="31D1C0B9" w14:textId="77777777" w:rsidR="00F226F7" w:rsidRDefault="00F226F7"/>
  <w:p w14:paraId="56DB4B41" w14:textId="77777777" w:rsidR="00F226F7" w:rsidRDefault="00F226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26F7" w:rsidRPr="00B30794" w:rsidRDefault="00F226F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4E8D"/>
    <w:rsid w:val="00005B93"/>
    <w:rsid w:val="00005CE6"/>
    <w:rsid w:val="000062A0"/>
    <w:rsid w:val="00006884"/>
    <w:rsid w:val="00006E0B"/>
    <w:rsid w:val="00007F29"/>
    <w:rsid w:val="000104C1"/>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CDA"/>
    <w:rsid w:val="0003125C"/>
    <w:rsid w:val="00031B52"/>
    <w:rsid w:val="000326C7"/>
    <w:rsid w:val="00032D32"/>
    <w:rsid w:val="00033D1D"/>
    <w:rsid w:val="0003516B"/>
    <w:rsid w:val="00035221"/>
    <w:rsid w:val="00036767"/>
    <w:rsid w:val="0003691D"/>
    <w:rsid w:val="000369ED"/>
    <w:rsid w:val="00037581"/>
    <w:rsid w:val="00037B31"/>
    <w:rsid w:val="000405B9"/>
    <w:rsid w:val="00040639"/>
    <w:rsid w:val="00040A57"/>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D47"/>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4AE4"/>
    <w:rsid w:val="0008558C"/>
    <w:rsid w:val="00085816"/>
    <w:rsid w:val="00085EA0"/>
    <w:rsid w:val="00090AD0"/>
    <w:rsid w:val="00093327"/>
    <w:rsid w:val="00094E98"/>
    <w:rsid w:val="0009501C"/>
    <w:rsid w:val="00095218"/>
    <w:rsid w:val="00095C04"/>
    <w:rsid w:val="00096B87"/>
    <w:rsid w:val="000977AA"/>
    <w:rsid w:val="000979A4"/>
    <w:rsid w:val="000A050D"/>
    <w:rsid w:val="000A1439"/>
    <w:rsid w:val="000A3CC8"/>
    <w:rsid w:val="000A40A4"/>
    <w:rsid w:val="000A51C1"/>
    <w:rsid w:val="000A5B2C"/>
    <w:rsid w:val="000A7BFE"/>
    <w:rsid w:val="000B1042"/>
    <w:rsid w:val="000B1194"/>
    <w:rsid w:val="000B165D"/>
    <w:rsid w:val="000B2641"/>
    <w:rsid w:val="000B2B57"/>
    <w:rsid w:val="000B3697"/>
    <w:rsid w:val="000B3829"/>
    <w:rsid w:val="000B6164"/>
    <w:rsid w:val="000B61DD"/>
    <w:rsid w:val="000B74D0"/>
    <w:rsid w:val="000C1CC2"/>
    <w:rsid w:val="000C2E93"/>
    <w:rsid w:val="000C30BC"/>
    <w:rsid w:val="000C3FBD"/>
    <w:rsid w:val="000C4AEF"/>
    <w:rsid w:val="000C4D53"/>
    <w:rsid w:val="000C5E36"/>
    <w:rsid w:val="000C5E3D"/>
    <w:rsid w:val="000C78E5"/>
    <w:rsid w:val="000C7DEE"/>
    <w:rsid w:val="000D0FE3"/>
    <w:rsid w:val="000D10B2"/>
    <w:rsid w:val="000D19D9"/>
    <w:rsid w:val="000D19E8"/>
    <w:rsid w:val="000D2CC7"/>
    <w:rsid w:val="000D3977"/>
    <w:rsid w:val="000D4E9B"/>
    <w:rsid w:val="000D6311"/>
    <w:rsid w:val="000D70FF"/>
    <w:rsid w:val="000E2703"/>
    <w:rsid w:val="000E3D94"/>
    <w:rsid w:val="000E4B5B"/>
    <w:rsid w:val="000E5BE8"/>
    <w:rsid w:val="000E6188"/>
    <w:rsid w:val="000E67FF"/>
    <w:rsid w:val="000E74B7"/>
    <w:rsid w:val="000E7F63"/>
    <w:rsid w:val="000F015A"/>
    <w:rsid w:val="000F0583"/>
    <w:rsid w:val="000F21BD"/>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4FEF"/>
    <w:rsid w:val="00116162"/>
    <w:rsid w:val="0011677B"/>
    <w:rsid w:val="001168AF"/>
    <w:rsid w:val="001170C0"/>
    <w:rsid w:val="001174A0"/>
    <w:rsid w:val="0011776D"/>
    <w:rsid w:val="00121A54"/>
    <w:rsid w:val="0012289B"/>
    <w:rsid w:val="001231E4"/>
    <w:rsid w:val="00123287"/>
    <w:rsid w:val="00124ECF"/>
    <w:rsid w:val="00125ED1"/>
    <w:rsid w:val="00130327"/>
    <w:rsid w:val="00134450"/>
    <w:rsid w:val="00135024"/>
    <w:rsid w:val="00136440"/>
    <w:rsid w:val="00136AF6"/>
    <w:rsid w:val="00136B06"/>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775B"/>
    <w:rsid w:val="00150DE5"/>
    <w:rsid w:val="00152606"/>
    <w:rsid w:val="00152A43"/>
    <w:rsid w:val="00152C1E"/>
    <w:rsid w:val="00153304"/>
    <w:rsid w:val="00153387"/>
    <w:rsid w:val="0015461A"/>
    <w:rsid w:val="00154680"/>
    <w:rsid w:val="001557B6"/>
    <w:rsid w:val="00156D64"/>
    <w:rsid w:val="001606A7"/>
    <w:rsid w:val="00160C3E"/>
    <w:rsid w:val="00161378"/>
    <w:rsid w:val="00161E24"/>
    <w:rsid w:val="00163775"/>
    <w:rsid w:val="00163BD3"/>
    <w:rsid w:val="0016432D"/>
    <w:rsid w:val="001662CF"/>
    <w:rsid w:val="00166496"/>
    <w:rsid w:val="00166798"/>
    <w:rsid w:val="00166C40"/>
    <w:rsid w:val="00171577"/>
    <w:rsid w:val="001725E8"/>
    <w:rsid w:val="00172ADC"/>
    <w:rsid w:val="00173599"/>
    <w:rsid w:val="00174445"/>
    <w:rsid w:val="00174BC9"/>
    <w:rsid w:val="00175CBD"/>
    <w:rsid w:val="00175F1D"/>
    <w:rsid w:val="0017644D"/>
    <w:rsid w:val="00176A7C"/>
    <w:rsid w:val="00180A29"/>
    <w:rsid w:val="0018108D"/>
    <w:rsid w:val="0018395F"/>
    <w:rsid w:val="001842F8"/>
    <w:rsid w:val="001844E7"/>
    <w:rsid w:val="0018481E"/>
    <w:rsid w:val="00184F6D"/>
    <w:rsid w:val="001864ED"/>
    <w:rsid w:val="001869D4"/>
    <w:rsid w:val="00187745"/>
    <w:rsid w:val="00190949"/>
    <w:rsid w:val="00190B14"/>
    <w:rsid w:val="001918E0"/>
    <w:rsid w:val="00191F75"/>
    <w:rsid w:val="00192E68"/>
    <w:rsid w:val="00193CAC"/>
    <w:rsid w:val="00193D3B"/>
    <w:rsid w:val="001966BD"/>
    <w:rsid w:val="00196B58"/>
    <w:rsid w:val="00197B0E"/>
    <w:rsid w:val="001A0054"/>
    <w:rsid w:val="001A15E5"/>
    <w:rsid w:val="001A18DC"/>
    <w:rsid w:val="001A1F63"/>
    <w:rsid w:val="001A30E3"/>
    <w:rsid w:val="001A366A"/>
    <w:rsid w:val="001A382A"/>
    <w:rsid w:val="001A43E7"/>
    <w:rsid w:val="001A463E"/>
    <w:rsid w:val="001A4685"/>
    <w:rsid w:val="001A6B37"/>
    <w:rsid w:val="001A6FF0"/>
    <w:rsid w:val="001B0311"/>
    <w:rsid w:val="001B081E"/>
    <w:rsid w:val="001B0FBA"/>
    <w:rsid w:val="001B14FB"/>
    <w:rsid w:val="001B155A"/>
    <w:rsid w:val="001B26D8"/>
    <w:rsid w:val="001B3592"/>
    <w:rsid w:val="001B4646"/>
    <w:rsid w:val="001B4E2B"/>
    <w:rsid w:val="001B4ED3"/>
    <w:rsid w:val="001B7D61"/>
    <w:rsid w:val="001C0D97"/>
    <w:rsid w:val="001C2858"/>
    <w:rsid w:val="001C3220"/>
    <w:rsid w:val="001C3335"/>
    <w:rsid w:val="001C421D"/>
    <w:rsid w:val="001C464D"/>
    <w:rsid w:val="001C4BC6"/>
    <w:rsid w:val="001C4F55"/>
    <w:rsid w:val="001C6078"/>
    <w:rsid w:val="001C716B"/>
    <w:rsid w:val="001C71E7"/>
    <w:rsid w:val="001C7BA5"/>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2007B3"/>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BB4"/>
    <w:rsid w:val="00216172"/>
    <w:rsid w:val="002169D8"/>
    <w:rsid w:val="0021721A"/>
    <w:rsid w:val="00217657"/>
    <w:rsid w:val="00220E30"/>
    <w:rsid w:val="002210A0"/>
    <w:rsid w:val="002213C3"/>
    <w:rsid w:val="002216B8"/>
    <w:rsid w:val="00222D4E"/>
    <w:rsid w:val="0022679A"/>
    <w:rsid w:val="00226C97"/>
    <w:rsid w:val="00226ED4"/>
    <w:rsid w:val="00231B2F"/>
    <w:rsid w:val="00232536"/>
    <w:rsid w:val="00232D7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72F4"/>
    <w:rsid w:val="00247DF0"/>
    <w:rsid w:val="00247FCA"/>
    <w:rsid w:val="00250777"/>
    <w:rsid w:val="002509CC"/>
    <w:rsid w:val="00251070"/>
    <w:rsid w:val="00252FB5"/>
    <w:rsid w:val="00253BE7"/>
    <w:rsid w:val="00253C7D"/>
    <w:rsid w:val="00254101"/>
    <w:rsid w:val="00256922"/>
    <w:rsid w:val="00256F58"/>
    <w:rsid w:val="00257745"/>
    <w:rsid w:val="002578EB"/>
    <w:rsid w:val="00257FBE"/>
    <w:rsid w:val="00260486"/>
    <w:rsid w:val="002609A5"/>
    <w:rsid w:val="00261518"/>
    <w:rsid w:val="002623A1"/>
    <w:rsid w:val="002640A3"/>
    <w:rsid w:val="0026422B"/>
    <w:rsid w:val="002646AF"/>
    <w:rsid w:val="00264FFE"/>
    <w:rsid w:val="002655DC"/>
    <w:rsid w:val="00265C6A"/>
    <w:rsid w:val="00265D48"/>
    <w:rsid w:val="00266BE1"/>
    <w:rsid w:val="00266E09"/>
    <w:rsid w:val="00267FD1"/>
    <w:rsid w:val="002713B1"/>
    <w:rsid w:val="002716B1"/>
    <w:rsid w:val="002717BA"/>
    <w:rsid w:val="0027209B"/>
    <w:rsid w:val="00273751"/>
    <w:rsid w:val="00274D73"/>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FF8"/>
    <w:rsid w:val="002978B3"/>
    <w:rsid w:val="002A1574"/>
    <w:rsid w:val="002A3D5C"/>
    <w:rsid w:val="002A4B22"/>
    <w:rsid w:val="002A6A3B"/>
    <w:rsid w:val="002A7901"/>
    <w:rsid w:val="002B0CCB"/>
    <w:rsid w:val="002B1321"/>
    <w:rsid w:val="002B2FB8"/>
    <w:rsid w:val="002B3399"/>
    <w:rsid w:val="002B3C2A"/>
    <w:rsid w:val="002B42FA"/>
    <w:rsid w:val="002B4435"/>
    <w:rsid w:val="002B5AC3"/>
    <w:rsid w:val="002B5AE4"/>
    <w:rsid w:val="002B5EFE"/>
    <w:rsid w:val="002B5F5A"/>
    <w:rsid w:val="002B60F9"/>
    <w:rsid w:val="002B783E"/>
    <w:rsid w:val="002B7A67"/>
    <w:rsid w:val="002B7B23"/>
    <w:rsid w:val="002C00B8"/>
    <w:rsid w:val="002C2889"/>
    <w:rsid w:val="002C3B90"/>
    <w:rsid w:val="002C3E4A"/>
    <w:rsid w:val="002C5BC6"/>
    <w:rsid w:val="002C716F"/>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41D"/>
    <w:rsid w:val="00304FE5"/>
    <w:rsid w:val="003061B6"/>
    <w:rsid w:val="00306576"/>
    <w:rsid w:val="003071DF"/>
    <w:rsid w:val="00311F50"/>
    <w:rsid w:val="00313E72"/>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658F"/>
    <w:rsid w:val="0035698C"/>
    <w:rsid w:val="00356D12"/>
    <w:rsid w:val="00357867"/>
    <w:rsid w:val="00357E3D"/>
    <w:rsid w:val="00357E7A"/>
    <w:rsid w:val="00357F1F"/>
    <w:rsid w:val="003608BD"/>
    <w:rsid w:val="003614CE"/>
    <w:rsid w:val="003615B0"/>
    <w:rsid w:val="00361F96"/>
    <w:rsid w:val="00362712"/>
    <w:rsid w:val="0036404F"/>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0FB2"/>
    <w:rsid w:val="00381258"/>
    <w:rsid w:val="00382192"/>
    <w:rsid w:val="00382F69"/>
    <w:rsid w:val="00383C7E"/>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306"/>
    <w:rsid w:val="00397268"/>
    <w:rsid w:val="003A00F6"/>
    <w:rsid w:val="003A1022"/>
    <w:rsid w:val="003A1748"/>
    <w:rsid w:val="003A1C72"/>
    <w:rsid w:val="003A2DC7"/>
    <w:rsid w:val="003A3759"/>
    <w:rsid w:val="003A384F"/>
    <w:rsid w:val="003A4E22"/>
    <w:rsid w:val="003A58AF"/>
    <w:rsid w:val="003A6118"/>
    <w:rsid w:val="003A75A6"/>
    <w:rsid w:val="003A75BE"/>
    <w:rsid w:val="003A7D39"/>
    <w:rsid w:val="003B0009"/>
    <w:rsid w:val="003B2F68"/>
    <w:rsid w:val="003B3428"/>
    <w:rsid w:val="003B3BEC"/>
    <w:rsid w:val="003B3DDB"/>
    <w:rsid w:val="003B5A09"/>
    <w:rsid w:val="003B62E6"/>
    <w:rsid w:val="003B67C2"/>
    <w:rsid w:val="003C05AF"/>
    <w:rsid w:val="003C113B"/>
    <w:rsid w:val="003C1561"/>
    <w:rsid w:val="003C2F3D"/>
    <w:rsid w:val="003C3CF2"/>
    <w:rsid w:val="003C5074"/>
    <w:rsid w:val="003C6E69"/>
    <w:rsid w:val="003C7413"/>
    <w:rsid w:val="003D037B"/>
    <w:rsid w:val="003D06A8"/>
    <w:rsid w:val="003D0A36"/>
    <w:rsid w:val="003D0CAB"/>
    <w:rsid w:val="003D1A83"/>
    <w:rsid w:val="003D2D67"/>
    <w:rsid w:val="003D2FC1"/>
    <w:rsid w:val="003D3335"/>
    <w:rsid w:val="003D3B3D"/>
    <w:rsid w:val="003D51C2"/>
    <w:rsid w:val="003D5F56"/>
    <w:rsid w:val="003D5F98"/>
    <w:rsid w:val="003D62E4"/>
    <w:rsid w:val="003D67F3"/>
    <w:rsid w:val="003D7553"/>
    <w:rsid w:val="003D7866"/>
    <w:rsid w:val="003E2485"/>
    <w:rsid w:val="003E25A6"/>
    <w:rsid w:val="003E2D4C"/>
    <w:rsid w:val="003E5DF0"/>
    <w:rsid w:val="003E5E3C"/>
    <w:rsid w:val="003E70D8"/>
    <w:rsid w:val="003E7466"/>
    <w:rsid w:val="003F0225"/>
    <w:rsid w:val="003F26F6"/>
    <w:rsid w:val="003F3413"/>
    <w:rsid w:val="003F3DB3"/>
    <w:rsid w:val="003F41D8"/>
    <w:rsid w:val="003F68F4"/>
    <w:rsid w:val="003F7323"/>
    <w:rsid w:val="00401919"/>
    <w:rsid w:val="00401C4C"/>
    <w:rsid w:val="00402384"/>
    <w:rsid w:val="004032F5"/>
    <w:rsid w:val="0040504F"/>
    <w:rsid w:val="00405850"/>
    <w:rsid w:val="00407BBA"/>
    <w:rsid w:val="004103A1"/>
    <w:rsid w:val="004105DA"/>
    <w:rsid w:val="0041116C"/>
    <w:rsid w:val="00412AE8"/>
    <w:rsid w:val="00413378"/>
    <w:rsid w:val="00414F72"/>
    <w:rsid w:val="00415DE1"/>
    <w:rsid w:val="004166B2"/>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B12"/>
    <w:rsid w:val="0042590D"/>
    <w:rsid w:val="00425D73"/>
    <w:rsid w:val="0042608C"/>
    <w:rsid w:val="00426CA6"/>
    <w:rsid w:val="00426EC8"/>
    <w:rsid w:val="00432044"/>
    <w:rsid w:val="00432731"/>
    <w:rsid w:val="004332BF"/>
    <w:rsid w:val="004340C3"/>
    <w:rsid w:val="004343E5"/>
    <w:rsid w:val="004349AD"/>
    <w:rsid w:val="00435A47"/>
    <w:rsid w:val="004408B7"/>
    <w:rsid w:val="00441056"/>
    <w:rsid w:val="00441A49"/>
    <w:rsid w:val="00441CB7"/>
    <w:rsid w:val="00443966"/>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3513"/>
    <w:rsid w:val="004636F5"/>
    <w:rsid w:val="0046424D"/>
    <w:rsid w:val="00464C52"/>
    <w:rsid w:val="00464CC6"/>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32B"/>
    <w:rsid w:val="00481222"/>
    <w:rsid w:val="00482C7F"/>
    <w:rsid w:val="00483BD1"/>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7699"/>
    <w:rsid w:val="0049777E"/>
    <w:rsid w:val="004979EB"/>
    <w:rsid w:val="004A131D"/>
    <w:rsid w:val="004A4764"/>
    <w:rsid w:val="004A4828"/>
    <w:rsid w:val="004A5A06"/>
    <w:rsid w:val="004A61F8"/>
    <w:rsid w:val="004A6B20"/>
    <w:rsid w:val="004A7A24"/>
    <w:rsid w:val="004B11A0"/>
    <w:rsid w:val="004B1249"/>
    <w:rsid w:val="004B2661"/>
    <w:rsid w:val="004B2C85"/>
    <w:rsid w:val="004B2D63"/>
    <w:rsid w:val="004B4635"/>
    <w:rsid w:val="004B4712"/>
    <w:rsid w:val="004B60F4"/>
    <w:rsid w:val="004B6550"/>
    <w:rsid w:val="004B66CF"/>
    <w:rsid w:val="004C15CC"/>
    <w:rsid w:val="004C247D"/>
    <w:rsid w:val="004C24B4"/>
    <w:rsid w:val="004C371D"/>
    <w:rsid w:val="004C4729"/>
    <w:rsid w:val="004C62F7"/>
    <w:rsid w:val="004C66A1"/>
    <w:rsid w:val="004C704A"/>
    <w:rsid w:val="004C7413"/>
    <w:rsid w:val="004C7C60"/>
    <w:rsid w:val="004C7E93"/>
    <w:rsid w:val="004D0FF7"/>
    <w:rsid w:val="004D1239"/>
    <w:rsid w:val="004D167E"/>
    <w:rsid w:val="004D6691"/>
    <w:rsid w:val="004D7F9D"/>
    <w:rsid w:val="004E03FF"/>
    <w:rsid w:val="004E08D5"/>
    <w:rsid w:val="004E3188"/>
    <w:rsid w:val="004E3987"/>
    <w:rsid w:val="004E3AF7"/>
    <w:rsid w:val="004E3F98"/>
    <w:rsid w:val="004E52FE"/>
    <w:rsid w:val="004E55B0"/>
    <w:rsid w:val="004E5AC9"/>
    <w:rsid w:val="004E5F22"/>
    <w:rsid w:val="004E6112"/>
    <w:rsid w:val="004E64ED"/>
    <w:rsid w:val="004F0B1E"/>
    <w:rsid w:val="004F3C96"/>
    <w:rsid w:val="004F3D9C"/>
    <w:rsid w:val="004F3F45"/>
    <w:rsid w:val="004F5705"/>
    <w:rsid w:val="004F5AAA"/>
    <w:rsid w:val="004F6EE1"/>
    <w:rsid w:val="004F7EC0"/>
    <w:rsid w:val="00500020"/>
    <w:rsid w:val="0050069F"/>
    <w:rsid w:val="00500A64"/>
    <w:rsid w:val="005013A7"/>
    <w:rsid w:val="005044E3"/>
    <w:rsid w:val="0050457D"/>
    <w:rsid w:val="00505276"/>
    <w:rsid w:val="00506259"/>
    <w:rsid w:val="00511280"/>
    <w:rsid w:val="0051278A"/>
    <w:rsid w:val="0051311D"/>
    <w:rsid w:val="00513DB8"/>
    <w:rsid w:val="00513F8C"/>
    <w:rsid w:val="00514117"/>
    <w:rsid w:val="005144D5"/>
    <w:rsid w:val="00514B2F"/>
    <w:rsid w:val="00515139"/>
    <w:rsid w:val="00515287"/>
    <w:rsid w:val="005173DF"/>
    <w:rsid w:val="005217F7"/>
    <w:rsid w:val="00521C3B"/>
    <w:rsid w:val="00522E8E"/>
    <w:rsid w:val="00523197"/>
    <w:rsid w:val="005237A3"/>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5DE1"/>
    <w:rsid w:val="00536056"/>
    <w:rsid w:val="00537A7D"/>
    <w:rsid w:val="00540D59"/>
    <w:rsid w:val="00541131"/>
    <w:rsid w:val="00541FD8"/>
    <w:rsid w:val="00542C84"/>
    <w:rsid w:val="00543EFD"/>
    <w:rsid w:val="00543FBC"/>
    <w:rsid w:val="00545708"/>
    <w:rsid w:val="00546552"/>
    <w:rsid w:val="0054697B"/>
    <w:rsid w:val="00547E53"/>
    <w:rsid w:val="00551D6E"/>
    <w:rsid w:val="0055205A"/>
    <w:rsid w:val="00553F32"/>
    <w:rsid w:val="00555615"/>
    <w:rsid w:val="00555CD3"/>
    <w:rsid w:val="0055608F"/>
    <w:rsid w:val="005570FE"/>
    <w:rsid w:val="00562D2D"/>
    <w:rsid w:val="00563638"/>
    <w:rsid w:val="00564621"/>
    <w:rsid w:val="00567179"/>
    <w:rsid w:val="00570475"/>
    <w:rsid w:val="005713D6"/>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6DCA"/>
    <w:rsid w:val="00587FE0"/>
    <w:rsid w:val="00590AF9"/>
    <w:rsid w:val="00591AE1"/>
    <w:rsid w:val="00591CC2"/>
    <w:rsid w:val="005924FA"/>
    <w:rsid w:val="00592F82"/>
    <w:rsid w:val="00594326"/>
    <w:rsid w:val="005946A3"/>
    <w:rsid w:val="005959B7"/>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B0A7A"/>
    <w:rsid w:val="005B1B62"/>
    <w:rsid w:val="005B3258"/>
    <w:rsid w:val="005B3495"/>
    <w:rsid w:val="005B3763"/>
    <w:rsid w:val="005B5620"/>
    <w:rsid w:val="005B7725"/>
    <w:rsid w:val="005B77B3"/>
    <w:rsid w:val="005C4A04"/>
    <w:rsid w:val="005C761B"/>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4958"/>
    <w:rsid w:val="005E4C3E"/>
    <w:rsid w:val="005E56F5"/>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642D"/>
    <w:rsid w:val="0060679E"/>
    <w:rsid w:val="00610CD7"/>
    <w:rsid w:val="006114A3"/>
    <w:rsid w:val="00611C50"/>
    <w:rsid w:val="006129CF"/>
    <w:rsid w:val="006142CF"/>
    <w:rsid w:val="00614C84"/>
    <w:rsid w:val="00616822"/>
    <w:rsid w:val="00617382"/>
    <w:rsid w:val="00617BFA"/>
    <w:rsid w:val="00617C86"/>
    <w:rsid w:val="00620DA7"/>
    <w:rsid w:val="006214D2"/>
    <w:rsid w:val="00622641"/>
    <w:rsid w:val="00622BA1"/>
    <w:rsid w:val="00625D25"/>
    <w:rsid w:val="00626048"/>
    <w:rsid w:val="006274AF"/>
    <w:rsid w:val="006302B1"/>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65D"/>
    <w:rsid w:val="0064074D"/>
    <w:rsid w:val="00640B46"/>
    <w:rsid w:val="006412AB"/>
    <w:rsid w:val="00641976"/>
    <w:rsid w:val="00642838"/>
    <w:rsid w:val="0064322E"/>
    <w:rsid w:val="00643DD7"/>
    <w:rsid w:val="00643DFE"/>
    <w:rsid w:val="00644598"/>
    <w:rsid w:val="00644768"/>
    <w:rsid w:val="006467A7"/>
    <w:rsid w:val="00646848"/>
    <w:rsid w:val="00646A26"/>
    <w:rsid w:val="00647017"/>
    <w:rsid w:val="00647D43"/>
    <w:rsid w:val="0065004B"/>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6D9"/>
    <w:rsid w:val="0067271A"/>
    <w:rsid w:val="00672DA4"/>
    <w:rsid w:val="006736CC"/>
    <w:rsid w:val="0067590A"/>
    <w:rsid w:val="00675EC9"/>
    <w:rsid w:val="00676755"/>
    <w:rsid w:val="00680801"/>
    <w:rsid w:val="00680C96"/>
    <w:rsid w:val="00680DF3"/>
    <w:rsid w:val="00682006"/>
    <w:rsid w:val="006831FB"/>
    <w:rsid w:val="00684E66"/>
    <w:rsid w:val="00685D2B"/>
    <w:rsid w:val="00686537"/>
    <w:rsid w:val="00687097"/>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5D4D"/>
    <w:rsid w:val="006A7782"/>
    <w:rsid w:val="006B1020"/>
    <w:rsid w:val="006B21EA"/>
    <w:rsid w:val="006B22D0"/>
    <w:rsid w:val="006B3A85"/>
    <w:rsid w:val="006B4DDA"/>
    <w:rsid w:val="006C2461"/>
    <w:rsid w:val="006C33B1"/>
    <w:rsid w:val="006C399D"/>
    <w:rsid w:val="006C4231"/>
    <w:rsid w:val="006C4479"/>
    <w:rsid w:val="006C4F95"/>
    <w:rsid w:val="006C512A"/>
    <w:rsid w:val="006C5E84"/>
    <w:rsid w:val="006C7BA1"/>
    <w:rsid w:val="006C7EDB"/>
    <w:rsid w:val="006C7EEC"/>
    <w:rsid w:val="006C7EF6"/>
    <w:rsid w:val="006D07D8"/>
    <w:rsid w:val="006D1B82"/>
    <w:rsid w:val="006D3D4F"/>
    <w:rsid w:val="006D44E2"/>
    <w:rsid w:val="006D4950"/>
    <w:rsid w:val="006D57E2"/>
    <w:rsid w:val="006D5CBF"/>
    <w:rsid w:val="006D6DAD"/>
    <w:rsid w:val="006D75EA"/>
    <w:rsid w:val="006E0920"/>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4FA"/>
    <w:rsid w:val="007068E4"/>
    <w:rsid w:val="00706907"/>
    <w:rsid w:val="00707ACA"/>
    <w:rsid w:val="00710C1F"/>
    <w:rsid w:val="0071172D"/>
    <w:rsid w:val="007121F4"/>
    <w:rsid w:val="00712832"/>
    <w:rsid w:val="00712914"/>
    <w:rsid w:val="00713B9F"/>
    <w:rsid w:val="00714956"/>
    <w:rsid w:val="00714D04"/>
    <w:rsid w:val="007159CC"/>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407A"/>
    <w:rsid w:val="007441A3"/>
    <w:rsid w:val="0074429D"/>
    <w:rsid w:val="00744634"/>
    <w:rsid w:val="007458A5"/>
    <w:rsid w:val="00745B9B"/>
    <w:rsid w:val="00745E70"/>
    <w:rsid w:val="0074693B"/>
    <w:rsid w:val="00747AE4"/>
    <w:rsid w:val="00750104"/>
    <w:rsid w:val="007508A2"/>
    <w:rsid w:val="007508BD"/>
    <w:rsid w:val="00750E21"/>
    <w:rsid w:val="00750F8B"/>
    <w:rsid w:val="00751EC9"/>
    <w:rsid w:val="00751EFE"/>
    <w:rsid w:val="007524FD"/>
    <w:rsid w:val="00752DAC"/>
    <w:rsid w:val="0075307C"/>
    <w:rsid w:val="0075555D"/>
    <w:rsid w:val="0075690E"/>
    <w:rsid w:val="0076099C"/>
    <w:rsid w:val="00760F32"/>
    <w:rsid w:val="007626CD"/>
    <w:rsid w:val="007648D6"/>
    <w:rsid w:val="00765102"/>
    <w:rsid w:val="0076513E"/>
    <w:rsid w:val="007677E9"/>
    <w:rsid w:val="00771A72"/>
    <w:rsid w:val="00771FEB"/>
    <w:rsid w:val="00772500"/>
    <w:rsid w:val="00772E3E"/>
    <w:rsid w:val="00775DCF"/>
    <w:rsid w:val="0077745B"/>
    <w:rsid w:val="00777B57"/>
    <w:rsid w:val="00777EC3"/>
    <w:rsid w:val="007838E7"/>
    <w:rsid w:val="0078579D"/>
    <w:rsid w:val="00785E28"/>
    <w:rsid w:val="0078617C"/>
    <w:rsid w:val="007871FE"/>
    <w:rsid w:val="007873E1"/>
    <w:rsid w:val="00787B83"/>
    <w:rsid w:val="00787BAA"/>
    <w:rsid w:val="00791D18"/>
    <w:rsid w:val="00791E19"/>
    <w:rsid w:val="0079351C"/>
    <w:rsid w:val="00793D89"/>
    <w:rsid w:val="00794677"/>
    <w:rsid w:val="00794BC0"/>
    <w:rsid w:val="0079518C"/>
    <w:rsid w:val="007953D6"/>
    <w:rsid w:val="00796A99"/>
    <w:rsid w:val="00796EB5"/>
    <w:rsid w:val="00796FD7"/>
    <w:rsid w:val="007A316F"/>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410B"/>
    <w:rsid w:val="007B4CB3"/>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2A8E"/>
    <w:rsid w:val="007D358F"/>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F9B"/>
    <w:rsid w:val="007F7095"/>
    <w:rsid w:val="007F77E2"/>
    <w:rsid w:val="007F7D23"/>
    <w:rsid w:val="008006B7"/>
    <w:rsid w:val="008013A7"/>
    <w:rsid w:val="00801508"/>
    <w:rsid w:val="00801BD0"/>
    <w:rsid w:val="00801EE7"/>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915"/>
    <w:rsid w:val="00814366"/>
    <w:rsid w:val="0081485B"/>
    <w:rsid w:val="008150BC"/>
    <w:rsid w:val="008215D0"/>
    <w:rsid w:val="008224F4"/>
    <w:rsid w:val="0082256C"/>
    <w:rsid w:val="00823677"/>
    <w:rsid w:val="008242AA"/>
    <w:rsid w:val="00825A7E"/>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74F"/>
    <w:rsid w:val="00846D4B"/>
    <w:rsid w:val="008508AC"/>
    <w:rsid w:val="008508EE"/>
    <w:rsid w:val="00850F2F"/>
    <w:rsid w:val="0085268B"/>
    <w:rsid w:val="00853938"/>
    <w:rsid w:val="008539CC"/>
    <w:rsid w:val="00854010"/>
    <w:rsid w:val="00854DAA"/>
    <w:rsid w:val="00855696"/>
    <w:rsid w:val="008602EC"/>
    <w:rsid w:val="008614E5"/>
    <w:rsid w:val="00861644"/>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E2F"/>
    <w:rsid w:val="008844AA"/>
    <w:rsid w:val="00885FFD"/>
    <w:rsid w:val="008874B5"/>
    <w:rsid w:val="0088775B"/>
    <w:rsid w:val="00887DD8"/>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386B"/>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1DD"/>
    <w:rsid w:val="008F047C"/>
    <w:rsid w:val="008F048F"/>
    <w:rsid w:val="008F18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60A"/>
    <w:rsid w:val="009039DC"/>
    <w:rsid w:val="00903C04"/>
    <w:rsid w:val="00904064"/>
    <w:rsid w:val="009044A5"/>
    <w:rsid w:val="00904579"/>
    <w:rsid w:val="009062AE"/>
    <w:rsid w:val="0090740C"/>
    <w:rsid w:val="009079E8"/>
    <w:rsid w:val="00907D30"/>
    <w:rsid w:val="00907E9E"/>
    <w:rsid w:val="00910110"/>
    <w:rsid w:val="009109E8"/>
    <w:rsid w:val="0091229B"/>
    <w:rsid w:val="00912E6F"/>
    <w:rsid w:val="00914610"/>
    <w:rsid w:val="009146C3"/>
    <w:rsid w:val="00914A87"/>
    <w:rsid w:val="00915181"/>
    <w:rsid w:val="00915408"/>
    <w:rsid w:val="00915644"/>
    <w:rsid w:val="009170E9"/>
    <w:rsid w:val="0092149E"/>
    <w:rsid w:val="00922AA0"/>
    <w:rsid w:val="009234DE"/>
    <w:rsid w:val="0092356A"/>
    <w:rsid w:val="00923D56"/>
    <w:rsid w:val="00923D7E"/>
    <w:rsid w:val="00924093"/>
    <w:rsid w:val="00924220"/>
    <w:rsid w:val="009251E2"/>
    <w:rsid w:val="00925592"/>
    <w:rsid w:val="009264C0"/>
    <w:rsid w:val="00930A15"/>
    <w:rsid w:val="009310C9"/>
    <w:rsid w:val="00932B4B"/>
    <w:rsid w:val="0093414A"/>
    <w:rsid w:val="00934211"/>
    <w:rsid w:val="0093475D"/>
    <w:rsid w:val="00934B44"/>
    <w:rsid w:val="00934C54"/>
    <w:rsid w:val="0093547B"/>
    <w:rsid w:val="009358AE"/>
    <w:rsid w:val="00941229"/>
    <w:rsid w:val="00941791"/>
    <w:rsid w:val="0094271B"/>
    <w:rsid w:val="009428CD"/>
    <w:rsid w:val="00942E16"/>
    <w:rsid w:val="00942FA2"/>
    <w:rsid w:val="00943213"/>
    <w:rsid w:val="0094528A"/>
    <w:rsid w:val="009459CE"/>
    <w:rsid w:val="00945AF0"/>
    <w:rsid w:val="009470DB"/>
    <w:rsid w:val="00947818"/>
    <w:rsid w:val="00952560"/>
    <w:rsid w:val="009534B8"/>
    <w:rsid w:val="0095482A"/>
    <w:rsid w:val="00954BD1"/>
    <w:rsid w:val="00955A95"/>
    <w:rsid w:val="00956946"/>
    <w:rsid w:val="00956E13"/>
    <w:rsid w:val="00962F9F"/>
    <w:rsid w:val="00963820"/>
    <w:rsid w:val="009662BC"/>
    <w:rsid w:val="0096674C"/>
    <w:rsid w:val="00970FF7"/>
    <w:rsid w:val="0097111B"/>
    <w:rsid w:val="009746D6"/>
    <w:rsid w:val="00974B20"/>
    <w:rsid w:val="009758F4"/>
    <w:rsid w:val="0097590B"/>
    <w:rsid w:val="009801DF"/>
    <w:rsid w:val="00980B89"/>
    <w:rsid w:val="00983215"/>
    <w:rsid w:val="00984B50"/>
    <w:rsid w:val="009860C3"/>
    <w:rsid w:val="00986605"/>
    <w:rsid w:val="00987B1A"/>
    <w:rsid w:val="00987EAB"/>
    <w:rsid w:val="00990EFA"/>
    <w:rsid w:val="00991991"/>
    <w:rsid w:val="00996DDB"/>
    <w:rsid w:val="009972DF"/>
    <w:rsid w:val="00997750"/>
    <w:rsid w:val="00997E85"/>
    <w:rsid w:val="009A06D1"/>
    <w:rsid w:val="009A466F"/>
    <w:rsid w:val="009A4EDF"/>
    <w:rsid w:val="009A5FA0"/>
    <w:rsid w:val="009A6B8E"/>
    <w:rsid w:val="009A7515"/>
    <w:rsid w:val="009A7914"/>
    <w:rsid w:val="009B0FE0"/>
    <w:rsid w:val="009B2AA5"/>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36C2"/>
    <w:rsid w:val="009D6203"/>
    <w:rsid w:val="009D6327"/>
    <w:rsid w:val="009D6D5F"/>
    <w:rsid w:val="009D74AD"/>
    <w:rsid w:val="009E0DF1"/>
    <w:rsid w:val="009E174F"/>
    <w:rsid w:val="009E1A41"/>
    <w:rsid w:val="009E2AAB"/>
    <w:rsid w:val="009E359E"/>
    <w:rsid w:val="009E5C10"/>
    <w:rsid w:val="009E6BA9"/>
    <w:rsid w:val="009E754E"/>
    <w:rsid w:val="009F1C65"/>
    <w:rsid w:val="009F1EE6"/>
    <w:rsid w:val="009F3B69"/>
    <w:rsid w:val="009F5027"/>
    <w:rsid w:val="009F5EBC"/>
    <w:rsid w:val="009F723A"/>
    <w:rsid w:val="00A012AD"/>
    <w:rsid w:val="00A01398"/>
    <w:rsid w:val="00A0402A"/>
    <w:rsid w:val="00A0567A"/>
    <w:rsid w:val="00A06BE5"/>
    <w:rsid w:val="00A06EC2"/>
    <w:rsid w:val="00A073F2"/>
    <w:rsid w:val="00A07925"/>
    <w:rsid w:val="00A104C1"/>
    <w:rsid w:val="00A105D8"/>
    <w:rsid w:val="00A10A67"/>
    <w:rsid w:val="00A13274"/>
    <w:rsid w:val="00A1585A"/>
    <w:rsid w:val="00A15D57"/>
    <w:rsid w:val="00A171B7"/>
    <w:rsid w:val="00A21039"/>
    <w:rsid w:val="00A224D5"/>
    <w:rsid w:val="00A22596"/>
    <w:rsid w:val="00A228E0"/>
    <w:rsid w:val="00A22A18"/>
    <w:rsid w:val="00A22F57"/>
    <w:rsid w:val="00A232C0"/>
    <w:rsid w:val="00A23F3E"/>
    <w:rsid w:val="00A24383"/>
    <w:rsid w:val="00A2466D"/>
    <w:rsid w:val="00A25023"/>
    <w:rsid w:val="00A2563D"/>
    <w:rsid w:val="00A256A2"/>
    <w:rsid w:val="00A261CD"/>
    <w:rsid w:val="00A269A7"/>
    <w:rsid w:val="00A3045E"/>
    <w:rsid w:val="00A30EE0"/>
    <w:rsid w:val="00A313E2"/>
    <w:rsid w:val="00A325C0"/>
    <w:rsid w:val="00A33C76"/>
    <w:rsid w:val="00A347F9"/>
    <w:rsid w:val="00A353B2"/>
    <w:rsid w:val="00A35B42"/>
    <w:rsid w:val="00A3732E"/>
    <w:rsid w:val="00A41C3F"/>
    <w:rsid w:val="00A430C0"/>
    <w:rsid w:val="00A43B39"/>
    <w:rsid w:val="00A44A5B"/>
    <w:rsid w:val="00A45597"/>
    <w:rsid w:val="00A4575A"/>
    <w:rsid w:val="00A47A74"/>
    <w:rsid w:val="00A47EA4"/>
    <w:rsid w:val="00A50BFF"/>
    <w:rsid w:val="00A50EB1"/>
    <w:rsid w:val="00A51893"/>
    <w:rsid w:val="00A52FBB"/>
    <w:rsid w:val="00A53DCC"/>
    <w:rsid w:val="00A541E1"/>
    <w:rsid w:val="00A60533"/>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44E9"/>
    <w:rsid w:val="00AA473B"/>
    <w:rsid w:val="00AA5720"/>
    <w:rsid w:val="00AA5A49"/>
    <w:rsid w:val="00AA5F5C"/>
    <w:rsid w:val="00AA6484"/>
    <w:rsid w:val="00AA65FC"/>
    <w:rsid w:val="00AA796E"/>
    <w:rsid w:val="00AA7CC2"/>
    <w:rsid w:val="00AB06B3"/>
    <w:rsid w:val="00AB3180"/>
    <w:rsid w:val="00AB323D"/>
    <w:rsid w:val="00AB4427"/>
    <w:rsid w:val="00AB5459"/>
    <w:rsid w:val="00AB624E"/>
    <w:rsid w:val="00AB7387"/>
    <w:rsid w:val="00AB7ED7"/>
    <w:rsid w:val="00AC0632"/>
    <w:rsid w:val="00AC0BC2"/>
    <w:rsid w:val="00AC1AAB"/>
    <w:rsid w:val="00AC1FB2"/>
    <w:rsid w:val="00AC23A1"/>
    <w:rsid w:val="00AC2827"/>
    <w:rsid w:val="00AC7789"/>
    <w:rsid w:val="00AD1A0A"/>
    <w:rsid w:val="00AD40AD"/>
    <w:rsid w:val="00AD50F8"/>
    <w:rsid w:val="00AD6401"/>
    <w:rsid w:val="00AE0C75"/>
    <w:rsid w:val="00AE10F9"/>
    <w:rsid w:val="00AE1389"/>
    <w:rsid w:val="00AE35B1"/>
    <w:rsid w:val="00AE3C84"/>
    <w:rsid w:val="00AE49D8"/>
    <w:rsid w:val="00AE6707"/>
    <w:rsid w:val="00AE71C1"/>
    <w:rsid w:val="00AE7D11"/>
    <w:rsid w:val="00AF1FF5"/>
    <w:rsid w:val="00AF26B0"/>
    <w:rsid w:val="00AF335B"/>
    <w:rsid w:val="00AF5948"/>
    <w:rsid w:val="00AF6BCB"/>
    <w:rsid w:val="00AF6DEF"/>
    <w:rsid w:val="00AF72C9"/>
    <w:rsid w:val="00AF7603"/>
    <w:rsid w:val="00AF7ECC"/>
    <w:rsid w:val="00B00FA6"/>
    <w:rsid w:val="00B01D8C"/>
    <w:rsid w:val="00B01ECF"/>
    <w:rsid w:val="00B025DC"/>
    <w:rsid w:val="00B030B9"/>
    <w:rsid w:val="00B034DD"/>
    <w:rsid w:val="00B05438"/>
    <w:rsid w:val="00B05A8F"/>
    <w:rsid w:val="00B05DD3"/>
    <w:rsid w:val="00B05FFD"/>
    <w:rsid w:val="00B0699D"/>
    <w:rsid w:val="00B07093"/>
    <w:rsid w:val="00B07229"/>
    <w:rsid w:val="00B1048A"/>
    <w:rsid w:val="00B13759"/>
    <w:rsid w:val="00B13D6B"/>
    <w:rsid w:val="00B15E37"/>
    <w:rsid w:val="00B17EF7"/>
    <w:rsid w:val="00B20DA4"/>
    <w:rsid w:val="00B21240"/>
    <w:rsid w:val="00B22EFB"/>
    <w:rsid w:val="00B2321C"/>
    <w:rsid w:val="00B236E9"/>
    <w:rsid w:val="00B23EB0"/>
    <w:rsid w:val="00B23F95"/>
    <w:rsid w:val="00B25A8B"/>
    <w:rsid w:val="00B25F9E"/>
    <w:rsid w:val="00B27A20"/>
    <w:rsid w:val="00B30794"/>
    <w:rsid w:val="00B315CD"/>
    <w:rsid w:val="00B32F31"/>
    <w:rsid w:val="00B33A05"/>
    <w:rsid w:val="00B34655"/>
    <w:rsid w:val="00B348C4"/>
    <w:rsid w:val="00B359C5"/>
    <w:rsid w:val="00B361C5"/>
    <w:rsid w:val="00B408A2"/>
    <w:rsid w:val="00B416F8"/>
    <w:rsid w:val="00B42BCC"/>
    <w:rsid w:val="00B438B3"/>
    <w:rsid w:val="00B45407"/>
    <w:rsid w:val="00B46305"/>
    <w:rsid w:val="00B4748C"/>
    <w:rsid w:val="00B474DF"/>
    <w:rsid w:val="00B5008A"/>
    <w:rsid w:val="00B54387"/>
    <w:rsid w:val="00B54733"/>
    <w:rsid w:val="00B54D19"/>
    <w:rsid w:val="00B54E20"/>
    <w:rsid w:val="00B55201"/>
    <w:rsid w:val="00B56161"/>
    <w:rsid w:val="00B60122"/>
    <w:rsid w:val="00B609B9"/>
    <w:rsid w:val="00B61E15"/>
    <w:rsid w:val="00B64243"/>
    <w:rsid w:val="00B64C68"/>
    <w:rsid w:val="00B658E3"/>
    <w:rsid w:val="00B65B3A"/>
    <w:rsid w:val="00B66163"/>
    <w:rsid w:val="00B6685B"/>
    <w:rsid w:val="00B705CC"/>
    <w:rsid w:val="00B70629"/>
    <w:rsid w:val="00B7108F"/>
    <w:rsid w:val="00B716F0"/>
    <w:rsid w:val="00B71B20"/>
    <w:rsid w:val="00B71D12"/>
    <w:rsid w:val="00B71E22"/>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E65"/>
    <w:rsid w:val="00B937F3"/>
    <w:rsid w:val="00B94265"/>
    <w:rsid w:val="00B97BC5"/>
    <w:rsid w:val="00BA08A8"/>
    <w:rsid w:val="00BA0E41"/>
    <w:rsid w:val="00BA184B"/>
    <w:rsid w:val="00BA1A4E"/>
    <w:rsid w:val="00BA2986"/>
    <w:rsid w:val="00BA2A63"/>
    <w:rsid w:val="00BA2B1C"/>
    <w:rsid w:val="00BA32CB"/>
    <w:rsid w:val="00BA4301"/>
    <w:rsid w:val="00BA53C6"/>
    <w:rsid w:val="00BA5978"/>
    <w:rsid w:val="00BA5A54"/>
    <w:rsid w:val="00BA5B76"/>
    <w:rsid w:val="00BA5BB1"/>
    <w:rsid w:val="00BA78DB"/>
    <w:rsid w:val="00BB1027"/>
    <w:rsid w:val="00BB132B"/>
    <w:rsid w:val="00BB37BF"/>
    <w:rsid w:val="00BB418D"/>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8BE"/>
    <w:rsid w:val="00BD123D"/>
    <w:rsid w:val="00BD281F"/>
    <w:rsid w:val="00BD5209"/>
    <w:rsid w:val="00BE0B98"/>
    <w:rsid w:val="00BE0F8C"/>
    <w:rsid w:val="00BE11C7"/>
    <w:rsid w:val="00BE2C17"/>
    <w:rsid w:val="00BE300C"/>
    <w:rsid w:val="00BE396F"/>
    <w:rsid w:val="00BE40BD"/>
    <w:rsid w:val="00BE5814"/>
    <w:rsid w:val="00BE5CB0"/>
    <w:rsid w:val="00BE611E"/>
    <w:rsid w:val="00BE6CCC"/>
    <w:rsid w:val="00BE7AA0"/>
    <w:rsid w:val="00BF01F9"/>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7176"/>
    <w:rsid w:val="00C075FB"/>
    <w:rsid w:val="00C100F1"/>
    <w:rsid w:val="00C10438"/>
    <w:rsid w:val="00C1078B"/>
    <w:rsid w:val="00C10810"/>
    <w:rsid w:val="00C115DB"/>
    <w:rsid w:val="00C133E6"/>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71B"/>
    <w:rsid w:val="00C34790"/>
    <w:rsid w:val="00C34B4D"/>
    <w:rsid w:val="00C357A5"/>
    <w:rsid w:val="00C36986"/>
    <w:rsid w:val="00C37064"/>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5DFC"/>
    <w:rsid w:val="00C56B5D"/>
    <w:rsid w:val="00C56D4E"/>
    <w:rsid w:val="00C577CF"/>
    <w:rsid w:val="00C60960"/>
    <w:rsid w:val="00C60D46"/>
    <w:rsid w:val="00C60DD5"/>
    <w:rsid w:val="00C62AB9"/>
    <w:rsid w:val="00C62B80"/>
    <w:rsid w:val="00C64069"/>
    <w:rsid w:val="00C66FE3"/>
    <w:rsid w:val="00C6769B"/>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53D7"/>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47D2"/>
    <w:rsid w:val="00CC5475"/>
    <w:rsid w:val="00CC648B"/>
    <w:rsid w:val="00CC67A0"/>
    <w:rsid w:val="00CC7470"/>
    <w:rsid w:val="00CC74D2"/>
    <w:rsid w:val="00CD410A"/>
    <w:rsid w:val="00CD5D7E"/>
    <w:rsid w:val="00CD66C7"/>
    <w:rsid w:val="00CD6E08"/>
    <w:rsid w:val="00CE48D8"/>
    <w:rsid w:val="00CE4F14"/>
    <w:rsid w:val="00CE52DC"/>
    <w:rsid w:val="00CE5506"/>
    <w:rsid w:val="00CE656D"/>
    <w:rsid w:val="00CE7013"/>
    <w:rsid w:val="00CF0717"/>
    <w:rsid w:val="00CF114E"/>
    <w:rsid w:val="00CF24F6"/>
    <w:rsid w:val="00CF2576"/>
    <w:rsid w:val="00CF447B"/>
    <w:rsid w:val="00CF4E21"/>
    <w:rsid w:val="00CF738C"/>
    <w:rsid w:val="00D00E93"/>
    <w:rsid w:val="00D01C8A"/>
    <w:rsid w:val="00D0251F"/>
    <w:rsid w:val="00D02D87"/>
    <w:rsid w:val="00D02D93"/>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4B2E"/>
    <w:rsid w:val="00D46A26"/>
    <w:rsid w:val="00D46D60"/>
    <w:rsid w:val="00D47C11"/>
    <w:rsid w:val="00D50104"/>
    <w:rsid w:val="00D50343"/>
    <w:rsid w:val="00D525D7"/>
    <w:rsid w:val="00D53D16"/>
    <w:rsid w:val="00D53EF0"/>
    <w:rsid w:val="00D544E2"/>
    <w:rsid w:val="00D545B3"/>
    <w:rsid w:val="00D557F0"/>
    <w:rsid w:val="00D55E71"/>
    <w:rsid w:val="00D566EF"/>
    <w:rsid w:val="00D57753"/>
    <w:rsid w:val="00D6000E"/>
    <w:rsid w:val="00D605A0"/>
    <w:rsid w:val="00D6065E"/>
    <w:rsid w:val="00D6265D"/>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60BD"/>
    <w:rsid w:val="00D874A6"/>
    <w:rsid w:val="00D87A69"/>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F0E"/>
    <w:rsid w:val="00DA7658"/>
    <w:rsid w:val="00DA7AD2"/>
    <w:rsid w:val="00DB02E7"/>
    <w:rsid w:val="00DB1F8E"/>
    <w:rsid w:val="00DB234C"/>
    <w:rsid w:val="00DB28D9"/>
    <w:rsid w:val="00DB32FB"/>
    <w:rsid w:val="00DB3462"/>
    <w:rsid w:val="00DB37EB"/>
    <w:rsid w:val="00DB3B5E"/>
    <w:rsid w:val="00DB424C"/>
    <w:rsid w:val="00DB528F"/>
    <w:rsid w:val="00DB5D93"/>
    <w:rsid w:val="00DB6C0C"/>
    <w:rsid w:val="00DB7737"/>
    <w:rsid w:val="00DB7E7E"/>
    <w:rsid w:val="00DC0B2C"/>
    <w:rsid w:val="00DC155C"/>
    <w:rsid w:val="00DC260E"/>
    <w:rsid w:val="00DC566B"/>
    <w:rsid w:val="00DC691C"/>
    <w:rsid w:val="00DC6AB5"/>
    <w:rsid w:val="00DC6E8A"/>
    <w:rsid w:val="00DC7522"/>
    <w:rsid w:val="00DC7A54"/>
    <w:rsid w:val="00DC7CA6"/>
    <w:rsid w:val="00DD01F8"/>
    <w:rsid w:val="00DD0E6E"/>
    <w:rsid w:val="00DD10B9"/>
    <w:rsid w:val="00DD141D"/>
    <w:rsid w:val="00DD1D1F"/>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39F"/>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60D4"/>
    <w:rsid w:val="00E360EE"/>
    <w:rsid w:val="00E36C97"/>
    <w:rsid w:val="00E37ED7"/>
    <w:rsid w:val="00E405A7"/>
    <w:rsid w:val="00E41CEB"/>
    <w:rsid w:val="00E43603"/>
    <w:rsid w:val="00E4598C"/>
    <w:rsid w:val="00E51084"/>
    <w:rsid w:val="00E51108"/>
    <w:rsid w:val="00E5258F"/>
    <w:rsid w:val="00E52CC2"/>
    <w:rsid w:val="00E52F64"/>
    <w:rsid w:val="00E53C78"/>
    <w:rsid w:val="00E5412C"/>
    <w:rsid w:val="00E561B2"/>
    <w:rsid w:val="00E57C07"/>
    <w:rsid w:val="00E57DC3"/>
    <w:rsid w:val="00E606C7"/>
    <w:rsid w:val="00E61454"/>
    <w:rsid w:val="00E61C0C"/>
    <w:rsid w:val="00E62183"/>
    <w:rsid w:val="00E623FF"/>
    <w:rsid w:val="00E62774"/>
    <w:rsid w:val="00E6337B"/>
    <w:rsid w:val="00E63D26"/>
    <w:rsid w:val="00E645CA"/>
    <w:rsid w:val="00E64E48"/>
    <w:rsid w:val="00E653FB"/>
    <w:rsid w:val="00E66581"/>
    <w:rsid w:val="00E66C8F"/>
    <w:rsid w:val="00E673A1"/>
    <w:rsid w:val="00E71112"/>
    <w:rsid w:val="00E71622"/>
    <w:rsid w:val="00E71EDA"/>
    <w:rsid w:val="00E727E0"/>
    <w:rsid w:val="00E72E6F"/>
    <w:rsid w:val="00E7394C"/>
    <w:rsid w:val="00E749AF"/>
    <w:rsid w:val="00E75317"/>
    <w:rsid w:val="00E76083"/>
    <w:rsid w:val="00E76355"/>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313C"/>
    <w:rsid w:val="00EA3F23"/>
    <w:rsid w:val="00EA4072"/>
    <w:rsid w:val="00EA49DE"/>
    <w:rsid w:val="00EA5083"/>
    <w:rsid w:val="00EA5B94"/>
    <w:rsid w:val="00EA5EA4"/>
    <w:rsid w:val="00EA6CD0"/>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4700"/>
    <w:rsid w:val="00EC556F"/>
    <w:rsid w:val="00EC58F8"/>
    <w:rsid w:val="00EC6768"/>
    <w:rsid w:val="00EC681C"/>
    <w:rsid w:val="00EC75FE"/>
    <w:rsid w:val="00ED1BE0"/>
    <w:rsid w:val="00ED1C6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7D66"/>
    <w:rsid w:val="00F0120B"/>
    <w:rsid w:val="00F019B4"/>
    <w:rsid w:val="00F02BDA"/>
    <w:rsid w:val="00F05B25"/>
    <w:rsid w:val="00F1049B"/>
    <w:rsid w:val="00F1077E"/>
    <w:rsid w:val="00F108AE"/>
    <w:rsid w:val="00F10BD7"/>
    <w:rsid w:val="00F12434"/>
    <w:rsid w:val="00F1299C"/>
    <w:rsid w:val="00F1459C"/>
    <w:rsid w:val="00F15F38"/>
    <w:rsid w:val="00F1709B"/>
    <w:rsid w:val="00F171CE"/>
    <w:rsid w:val="00F178AF"/>
    <w:rsid w:val="00F20840"/>
    <w:rsid w:val="00F20A31"/>
    <w:rsid w:val="00F226F7"/>
    <w:rsid w:val="00F22ADB"/>
    <w:rsid w:val="00F231F4"/>
    <w:rsid w:val="00F23E29"/>
    <w:rsid w:val="00F240C5"/>
    <w:rsid w:val="00F26C5C"/>
    <w:rsid w:val="00F3009C"/>
    <w:rsid w:val="00F3071C"/>
    <w:rsid w:val="00F312A0"/>
    <w:rsid w:val="00F31305"/>
    <w:rsid w:val="00F316C4"/>
    <w:rsid w:val="00F3199E"/>
    <w:rsid w:val="00F31BF9"/>
    <w:rsid w:val="00F32571"/>
    <w:rsid w:val="00F32DD3"/>
    <w:rsid w:val="00F33619"/>
    <w:rsid w:val="00F336C4"/>
    <w:rsid w:val="00F338AF"/>
    <w:rsid w:val="00F36284"/>
    <w:rsid w:val="00F36535"/>
    <w:rsid w:val="00F36877"/>
    <w:rsid w:val="00F370B7"/>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269E"/>
    <w:rsid w:val="00F63368"/>
    <w:rsid w:val="00F64101"/>
    <w:rsid w:val="00F656EE"/>
    <w:rsid w:val="00F675A5"/>
    <w:rsid w:val="00F70368"/>
    <w:rsid w:val="00F720CA"/>
    <w:rsid w:val="00F7261E"/>
    <w:rsid w:val="00F727F1"/>
    <w:rsid w:val="00F72800"/>
    <w:rsid w:val="00F73A7D"/>
    <w:rsid w:val="00F73E57"/>
    <w:rsid w:val="00F74F50"/>
    <w:rsid w:val="00F7587D"/>
    <w:rsid w:val="00F76734"/>
    <w:rsid w:val="00F76766"/>
    <w:rsid w:val="00F776DC"/>
    <w:rsid w:val="00F834A1"/>
    <w:rsid w:val="00F834F2"/>
    <w:rsid w:val="00F83CFC"/>
    <w:rsid w:val="00F86941"/>
    <w:rsid w:val="00F86F28"/>
    <w:rsid w:val="00F902D6"/>
    <w:rsid w:val="00F905D7"/>
    <w:rsid w:val="00F90898"/>
    <w:rsid w:val="00F91200"/>
    <w:rsid w:val="00F93707"/>
    <w:rsid w:val="00F93A31"/>
    <w:rsid w:val="00F93C7F"/>
    <w:rsid w:val="00F9480E"/>
    <w:rsid w:val="00F94AE1"/>
    <w:rsid w:val="00F954FF"/>
    <w:rsid w:val="00F95933"/>
    <w:rsid w:val="00F96F2A"/>
    <w:rsid w:val="00F97210"/>
    <w:rsid w:val="00F975D0"/>
    <w:rsid w:val="00F97B62"/>
    <w:rsid w:val="00FA0146"/>
    <w:rsid w:val="00FA04E7"/>
    <w:rsid w:val="00FA1577"/>
    <w:rsid w:val="00FA1666"/>
    <w:rsid w:val="00FA26DA"/>
    <w:rsid w:val="00FA6566"/>
    <w:rsid w:val="00FA6CD0"/>
    <w:rsid w:val="00FB04C6"/>
    <w:rsid w:val="00FB0CDA"/>
    <w:rsid w:val="00FB0EB5"/>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322D"/>
    <w:rsid w:val="00FF36C4"/>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28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F3628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6284"/>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image" Target="media/image7.png"/><Relationship Id="rId39" Type="http://schemas.openxmlformats.org/officeDocument/2006/relationships/image" Target="media/image21.png"/><Relationship Id="rId21" Type="http://schemas.openxmlformats.org/officeDocument/2006/relationships/image" Target="media/image2.png"/><Relationship Id="rId34" Type="http://schemas.openxmlformats.org/officeDocument/2006/relationships/hyperlink" Target="https://github.com/maxlindmark/scaling" TargetMode="External"/><Relationship Id="rId42" Type="http://schemas.openxmlformats.org/officeDocument/2006/relationships/image" Target="media/image25.png"/><Relationship Id="rId47" Type="http://schemas.openxmlformats.org/officeDocument/2006/relationships/image" Target="media/image32.png"/><Relationship Id="rId50" Type="http://schemas.openxmlformats.org/officeDocument/2006/relationships/image" Target="media/image36.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2.png"/><Relationship Id="rId45" Type="http://schemas.openxmlformats.org/officeDocument/2006/relationships/image" Target="media/image28.pn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hyperlink" Target="https://github.com/maxlindmark/scaling/blob/master/R/exploration/explore_clean_growth.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6.png"/><Relationship Id="rId48" Type="http://schemas.openxmlformats.org/officeDocument/2006/relationships/image" Target="media/image33.pn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1.png"/><Relationship Id="rId41" Type="http://schemas.openxmlformats.org/officeDocument/2006/relationships/image" Target="media/image23.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4.png"/><Relationship Id="rId57"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image" Target="media/image13.png"/><Relationship Id="rId44" Type="http://schemas.openxmlformats.org/officeDocument/2006/relationships/image" Target="media/image27.png"/><Relationship Id="rId52" Type="http://schemas.openxmlformats.org/officeDocument/2006/relationships/image" Target="media/image38.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54</Pages>
  <Words>25571</Words>
  <Characters>144224</Characters>
  <Application>Microsoft Office Word</Application>
  <DocSecurity>0</DocSecurity>
  <Lines>2326</Lines>
  <Paragraphs>36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33</cp:revision>
  <cp:lastPrinted>2012-03-26T17:07:00Z</cp:lastPrinted>
  <dcterms:created xsi:type="dcterms:W3CDTF">2020-06-24T13:48:00Z</dcterms:created>
  <dcterms:modified xsi:type="dcterms:W3CDTF">2020-09-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